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C982BE" w14:textId="21052862" w:rsidR="006C5F9C" w:rsidRPr="00057254" w:rsidRDefault="002A5DE2" w:rsidP="00437C28">
      <w:pPr>
        <w:spacing w:line="480" w:lineRule="auto"/>
        <w:rPr>
          <w:b/>
          <w:bCs/>
          <w:sz w:val="28"/>
          <w:szCs w:val="28"/>
        </w:rPr>
      </w:pPr>
      <w:r w:rsidRPr="00057254">
        <w:rPr>
          <w:b/>
          <w:bCs/>
          <w:sz w:val="28"/>
          <w:szCs w:val="28"/>
        </w:rPr>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907A2B9" w14:textId="2F799CCF" w:rsidR="009D13E0" w:rsidRPr="005E7229" w:rsidRDefault="009D13E0" w:rsidP="00437C28">
      <w:pPr>
        <w:spacing w:before="240" w:line="480" w:lineRule="auto"/>
        <w:rPr>
          <w:vertAlign w:val="superscript"/>
          <w:lang w:val="es-ES"/>
        </w:rPr>
      </w:pPr>
      <w:r w:rsidRPr="00057254">
        <w:rPr>
          <w:lang w:val="es-ES"/>
        </w:rPr>
        <w:t>Pedro Fierro</w:t>
      </w:r>
      <w:r w:rsidR="005E7229">
        <w:rPr>
          <w:vertAlign w:val="superscript"/>
          <w:lang w:val="es-ES"/>
        </w:rPr>
        <w:t>1</w:t>
      </w:r>
      <w:r w:rsidRPr="00057254">
        <w:rPr>
          <w:lang w:val="es-ES"/>
        </w:rPr>
        <w:t>,</w:t>
      </w:r>
      <w:r w:rsidR="00235601" w:rsidRPr="00057254">
        <w:rPr>
          <w:lang w:val="es-ES"/>
        </w:rPr>
        <w:t xml:space="preserve"> </w:t>
      </w:r>
      <w:r w:rsidRPr="00057254">
        <w:rPr>
          <w:lang w:val="es-ES"/>
        </w:rPr>
        <w:t>Andrés Rodríguez-Pose</w:t>
      </w:r>
      <w:r w:rsidR="005E7229">
        <w:rPr>
          <w:vertAlign w:val="superscript"/>
          <w:lang w:val="es-ES"/>
        </w:rPr>
        <w:t>2</w:t>
      </w:r>
      <w:r w:rsidR="005E7229">
        <w:rPr>
          <w:lang w:val="es-ES"/>
        </w:rPr>
        <w:t>,</w:t>
      </w:r>
      <w:r w:rsidRPr="00057254">
        <w:rPr>
          <w:lang w:val="es-ES"/>
        </w:rPr>
        <w:t xml:space="preserve"> Francisco Rowe</w:t>
      </w:r>
      <w:r w:rsidR="005E7229">
        <w:rPr>
          <w:vertAlign w:val="superscript"/>
          <w:lang w:val="es-ES"/>
        </w:rPr>
        <w:t>3</w:t>
      </w:r>
      <w:r w:rsidR="005E7229">
        <w:rPr>
          <w:lang w:val="es-ES"/>
        </w:rPr>
        <w:t xml:space="preserve"> and Ellen Helsper</w:t>
      </w:r>
      <w:r w:rsidR="005E7229">
        <w:rPr>
          <w:vertAlign w:val="superscript"/>
          <w:lang w:val="es-ES"/>
        </w:rPr>
        <w:t>2</w:t>
      </w:r>
    </w:p>
    <w:p w14:paraId="67A90659" w14:textId="2D21D273" w:rsidR="009D13E0" w:rsidRDefault="005E7229" w:rsidP="00437C28">
      <w:pPr>
        <w:spacing w:line="480" w:lineRule="auto"/>
      </w:pPr>
      <w:r>
        <w:rPr>
          <w:vertAlign w:val="superscript"/>
        </w:rPr>
        <w:t xml:space="preserve">1 </w:t>
      </w:r>
      <w:r>
        <w:t>Adolfo Ibanez University</w:t>
      </w:r>
    </w:p>
    <w:p w14:paraId="4FAE05B6" w14:textId="73235286" w:rsidR="005E7229" w:rsidRDefault="005E7229" w:rsidP="00437C28">
      <w:pPr>
        <w:spacing w:line="480" w:lineRule="auto"/>
      </w:pPr>
      <w:r>
        <w:rPr>
          <w:vertAlign w:val="superscript"/>
        </w:rPr>
        <w:t xml:space="preserve">2 </w:t>
      </w:r>
      <w:r>
        <w:t>London School of Economics and Political Science</w:t>
      </w:r>
    </w:p>
    <w:p w14:paraId="6F287FF2" w14:textId="7D6134C3" w:rsidR="005E7229" w:rsidRPr="00057254" w:rsidRDefault="005E7229" w:rsidP="00437C28">
      <w:pPr>
        <w:spacing w:line="480" w:lineRule="auto"/>
      </w:pPr>
      <w:r>
        <w:rPr>
          <w:vertAlign w:val="superscript"/>
        </w:rPr>
        <w:t xml:space="preserve">3 </w:t>
      </w:r>
      <w:r>
        <w:t>University of Liverpool</w:t>
      </w:r>
    </w:p>
    <w:p w14:paraId="552A0868" w14:textId="3C04FCE0" w:rsidR="009D13E0" w:rsidRPr="00057254" w:rsidRDefault="009D13E0" w:rsidP="00437C28">
      <w:pPr>
        <w:spacing w:before="240" w:line="480" w:lineRule="auto"/>
        <w:rPr>
          <w:b/>
          <w:bCs/>
        </w:rPr>
      </w:pPr>
      <w:r w:rsidRPr="00057254">
        <w:rPr>
          <w:b/>
          <w:bCs/>
        </w:rPr>
        <w:t>Abstract</w:t>
      </w:r>
    </w:p>
    <w:p w14:paraId="1815A276" w14:textId="4D715575" w:rsidR="005A0CFE" w:rsidRPr="00057254" w:rsidRDefault="006953A3" w:rsidP="004A7914">
      <w:pPr>
        <w:spacing w:before="240" w:line="480" w:lineRule="auto"/>
      </w:pPr>
      <w:r w:rsidRPr="006953A3">
        <w:t>Social</w:t>
      </w:r>
      <w:r w:rsidR="003E3429" w:rsidRPr="00057254">
        <w:t xml:space="preserve"> 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we find that the impact</w:t>
      </w:r>
      <w:r w:rsidR="003E3429" w:rsidRPr="00057254">
        <w:t xml:space="preserve"> of social capital on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69B5372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establishmen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56BB8A6"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 xml:space="preserve">the health of democracy as voters across the democratic world increasingly turn to populist and/or anti-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76F571FD"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establishment</w:t>
      </w:r>
      <w:r w:rsidR="00AB5846" w:rsidRPr="00057254">
        <w:t xml:space="preserve"> narratives in </w:t>
      </w:r>
      <w:r w:rsidRPr="00CA03AB">
        <w:t>specific</w:t>
      </w:r>
      <w:r w:rsidR="00AB5846" w:rsidRPr="00057254">
        <w:t xml:space="preserve"> settings.</w:t>
      </w:r>
      <w:r w:rsidRPr="00CA03AB">
        <w:t xml:space="preserve">  </w:t>
      </w:r>
    </w:p>
    <w:p w14:paraId="036A8FCA" w14:textId="2B67559B"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lastRenderedPageBreak/>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25F781DA"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it is not all dimensions of social capital</w:t>
      </w:r>
      <w:r w:rsidR="003A2550" w:rsidRPr="00CA03AB">
        <w:t xml:space="preserve"> that predispose a community to</w:t>
      </w:r>
      <w:r w:rsidR="00402B05" w:rsidRPr="00057254">
        <w:t xml:space="preserve"> antisystem political action</w:t>
      </w:r>
      <w:r w:rsidR="003A2550" w:rsidRPr="00CA03AB">
        <w:t>, but rather the presence of local, homogeneous networks</w:t>
      </w:r>
      <w:r w:rsidR="00402B05" w:rsidRPr="00057254">
        <w:t>.</w:t>
      </w:r>
    </w:p>
    <w:p w14:paraId="55CA2F07" w14:textId="16EC2D13" w:rsidR="0044417F" w:rsidRPr="00057254" w:rsidRDefault="007618B3" w:rsidP="00324405">
      <w:pPr>
        <w:spacing w:line="480" w:lineRule="auto"/>
        <w:ind w:firstLine="357"/>
      </w:pPr>
      <w:r w:rsidRPr="00CA03AB">
        <w:t>Th</w:t>
      </w:r>
      <w:r w:rsidR="00185545" w:rsidRPr="00CA03AB">
        <w:t>e</w:t>
      </w:r>
      <w:r w:rsidR="0044417F" w:rsidRPr="00057254">
        <w:t xml:space="preserve"> article </w:t>
      </w:r>
      <w:r w:rsidRPr="00CA03AB">
        <w:t>proceeds</w:t>
      </w:r>
      <w:r w:rsidR="0044417F" w:rsidRPr="00057254">
        <w:t xml:space="preserve"> as follows: </w:t>
      </w:r>
      <w:r w:rsidR="003A2550" w:rsidRPr="00CA03AB">
        <w:t>first,</w:t>
      </w:r>
      <w:r w:rsidR="00185545" w:rsidRPr="00CA03AB">
        <w:t xml:space="preserve"> we examine </w:t>
      </w:r>
      <w:r w:rsidRPr="00CA03AB">
        <w:t xml:space="preserve">the </w:t>
      </w:r>
      <w:r w:rsidR="003A2550" w:rsidRPr="00CA03AB">
        <w:t>relationship</w:t>
      </w:r>
      <w:r w:rsidR="0044417F" w:rsidRPr="00057254">
        <w:t xml:space="preserve"> between social capital and </w:t>
      </w:r>
      <w:r w:rsidR="006301C0">
        <w:t>antisystem</w:t>
      </w:r>
      <w:r w:rsidR="0044417F" w:rsidRPr="00057254">
        <w:t xml:space="preserve"> stances, followed by </w:t>
      </w:r>
      <w:r w:rsidR="003A2550" w:rsidRPr="00CA03AB">
        <w:t>a discussion on the multidimensional nature</w:t>
      </w:r>
      <w:r w:rsidR="0044417F" w:rsidRPr="00057254">
        <w:t xml:space="preserve"> of social </w:t>
      </w:r>
      <w:r w:rsidR="003A2550" w:rsidRPr="00CA03AB">
        <w:t>capital</w:t>
      </w:r>
      <w:r w:rsidRPr="00CA03AB">
        <w:t>. The</w:t>
      </w:r>
      <w:r w:rsidR="0044417F" w:rsidRPr="00057254">
        <w:t xml:space="preserve"> methodology section </w:t>
      </w:r>
      <w:r w:rsidR="003A2550" w:rsidRPr="00CA03AB">
        <w:t xml:space="preserve">then </w:t>
      </w:r>
      <w:r w:rsidR="0044417F" w:rsidRPr="00057254">
        <w:t xml:space="preserve">elaborates on the data and measures </w:t>
      </w:r>
      <w:r w:rsidR="003A2550" w:rsidRPr="00CA03AB">
        <w:t>employed</w:t>
      </w:r>
      <w:r w:rsidR="0044417F" w:rsidRPr="00057254">
        <w:t>, outlining the analytical strategy</w:t>
      </w:r>
      <w:r w:rsidR="003A2550" w:rsidRPr="00CA03AB">
        <w:t xml:space="preserve"> adopted. Subsequently,</w:t>
      </w:r>
      <w:r w:rsidR="00185545" w:rsidRPr="00CA03AB">
        <w:t xml:space="preserve"> we present and discuss</w:t>
      </w:r>
      <w:r w:rsidR="0044417F" w:rsidRPr="00057254">
        <w:t xml:space="preserve"> the results </w:t>
      </w:r>
      <w:r w:rsidR="00185545" w:rsidRPr="00CA03AB">
        <w:t>of the empirical analysis</w:t>
      </w:r>
      <w:r w:rsidR="0044417F" w:rsidRPr="00057254">
        <w:t xml:space="preserve">, culminating in a conclusion that </w:t>
      </w:r>
      <w:r w:rsidR="00185545" w:rsidRPr="00CA03AB">
        <w:t>considers</w:t>
      </w:r>
      <w:r w:rsidR="0044417F" w:rsidRPr="00057254">
        <w:t xml:space="preserve"> future research avenues and acknowledges the study's limitations.</w:t>
      </w:r>
      <w:r w:rsidR="00185545" w:rsidRPr="00CA03AB">
        <w:t xml:space="preserve"> </w:t>
      </w:r>
    </w:p>
    <w:p w14:paraId="0E939459" w14:textId="364BF8AC" w:rsidR="003A2550" w:rsidRPr="00057254" w:rsidDel="000C5163"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 xml:space="preserve">distinguishing between bonding and </w:t>
      </w:r>
      <w:r w:rsidR="00B74273" w:rsidRPr="00057254">
        <w:lastRenderedPageBreak/>
        <w:t>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w:t>
      </w:r>
      <w:r w:rsidRPr="003A2550">
        <w:lastRenderedPageBreak/>
        <w:t>emerging from social structure, “made up of social obligations ('connections’), which is 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7DC140" w:rsidR="006572CF" w:rsidRPr="00057254" w:rsidRDefault="00035337" w:rsidP="00324405">
      <w:pPr>
        <w:spacing w:line="480" w:lineRule="auto"/>
        <w:ind w:firstLine="360"/>
      </w:pPr>
      <w:r w:rsidRPr="00057254">
        <w:t>Coleman</w:t>
      </w:r>
      <w:r w:rsidR="000C6F06">
        <w:t xml:space="preserve"> </w:t>
      </w:r>
      <w:r w:rsidR="000C6F06">
        <w:fldChar w:fldCharType="begin"/>
      </w:r>
      <w:r w:rsidR="000C6F06">
        <w:instrText xml:space="preserve"> ADDIN ZOTERO_ITEM CSL_CITATION {"citationID":"LHvcrQjO","properties":{"formattedCitation":"(Coleman, 1988)","plainCitation":"(Coleman, 1988)","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lastRenderedPageBreak/>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 - 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21698AC3"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0C6F06">
        <w:instrText xml:space="preserve"> ADDIN ZOTERO_ITEM CSL_CITATION {"citationID":"FTCoYe3Q","properties":{"formattedCitation":"(Wellman et al., 2001, 2003)","plainCitation":"(Wellman et al., 2001, 2003)","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727C580E"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w:t>
      </w:r>
      <w:r w:rsidR="007618B3">
        <w:lastRenderedPageBreak/>
        <w:t>Bonding social capital exists within a specific</w:t>
      </w:r>
      <w:r w:rsidR="00A253FF">
        <w:t>, relatively homogenous,</w:t>
      </w:r>
      <w:r w:rsidR="007618B3">
        <w:t xml:space="preserve"> group or community, 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B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071D7A63"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or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3BCB6F6C"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In their analysis</w:t>
      </w:r>
      <w:r w:rsidR="007618B3">
        <w:t xml:space="preserve"> of Switzerland, </w:t>
      </w:r>
      <w:r w:rsidRPr="003A2550">
        <w:t>they</w:t>
      </w:r>
      <w:r w:rsidR="007618B3">
        <w:t xml:space="preserve"> conclud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274FEF48"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establishment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establishment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32D5EF1E"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3E88CAF"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lastRenderedPageBreak/>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26927357"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 This variable has been utilised in previous studies</w:t>
      </w:r>
      <w:r>
        <w:t xml:space="preserve"> </w:t>
      </w:r>
      <w:r>
        <w:lastRenderedPageBreak/>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51668280" w14:textId="25B83133" w:rsidR="00912227" w:rsidRPr="00057254" w:rsidRDefault="00912227" w:rsidP="000F4394">
      <w:pPr>
        <w:spacing w:before="240" w:line="480" w:lineRule="auto"/>
      </w:pPr>
      <w:r w:rsidRPr="00057254">
        <w:rPr>
          <w:b/>
          <w:bCs/>
        </w:rPr>
        <w:t>Figure 1.</w:t>
      </w:r>
      <w:r w:rsidRPr="00057254">
        <w:t xml:space="preserve"> US Presidential Elections 2016 (county level)</w:t>
      </w:r>
    </w:p>
    <w:p w14:paraId="6E5849D1" w14:textId="4C0E5B27" w:rsidR="000F4394" w:rsidRPr="00057254" w:rsidRDefault="007F7FCB" w:rsidP="000F4394">
      <w:pPr>
        <w:spacing w:line="480" w:lineRule="auto"/>
        <w:jc w:val="center"/>
      </w:pPr>
      <w:r>
        <w:rPr>
          <w:noProof/>
          <w14:ligatures w14:val="standardContextual"/>
        </w:rPr>
        <w:drawing>
          <wp:inline distT="0" distB="0" distL="0" distR="0" wp14:anchorId="5DCBD71C" wp14:editId="4CB44FF3">
            <wp:extent cx="5731510" cy="573151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3D19D41" w14:textId="77777777" w:rsidR="009F02D4" w:rsidRPr="00057254" w:rsidRDefault="009F02D4" w:rsidP="009F02D4">
      <w:pPr>
        <w:spacing w:line="480" w:lineRule="auto"/>
      </w:pPr>
      <w:r w:rsidRPr="00057254">
        <w:rPr>
          <w:sz w:val="22"/>
          <w:szCs w:val="22"/>
        </w:rPr>
        <w:t>Source: Own Elaboration, based on Rodriguez-Pose et al 2021</w:t>
      </w:r>
    </w:p>
    <w:p w14:paraId="136D803C" w14:textId="76EE7FEF" w:rsidR="00912227" w:rsidRPr="00057254" w:rsidRDefault="00912227" w:rsidP="000F4394">
      <w:pPr>
        <w:spacing w:before="240" w:line="480" w:lineRule="auto"/>
      </w:pPr>
      <w:r w:rsidRPr="00057254">
        <w:rPr>
          <w:b/>
          <w:bCs/>
        </w:rPr>
        <w:t>Figure 2.</w:t>
      </w:r>
      <w:r w:rsidRPr="00057254">
        <w:t xml:space="preserve"> Histograms of US Presidential Elections 2016 and 2020 (county level)</w:t>
      </w: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03F442D3">
            <wp:extent cx="5731510" cy="4585335"/>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2202BAE0" w14:textId="3F434FC5" w:rsidR="00143983" w:rsidRPr="00057254" w:rsidRDefault="00AD22B1" w:rsidP="00437C28">
      <w:pPr>
        <w:spacing w:line="480" w:lineRule="auto"/>
        <w:rPr>
          <w:sz w:val="22"/>
          <w:szCs w:val="22"/>
        </w:rPr>
      </w:pPr>
      <w:r w:rsidRPr="00057254">
        <w:rPr>
          <w:sz w:val="22"/>
          <w:szCs w:val="22"/>
        </w:rPr>
        <w:t>Source: Own Elaboration.</w:t>
      </w:r>
    </w:p>
    <w:p w14:paraId="077346AF" w14:textId="45C48970" w:rsidR="00054F0E" w:rsidRPr="004A7914" w:rsidRDefault="001A2C1C" w:rsidP="000F4394">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lastRenderedPageBreak/>
        <w:t>Each of these components is standardised, aggregated, and normalised by the population size. The initial principal component derived from these factors serves as the index of social 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4A9069A1"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C0291D" w:rsidRPr="00C0291D">
        <w:rPr>
          <w:rFonts w:ascii="Times New Roman" w:hAnsi="Times New Roman" w:cs="Times New Roman"/>
        </w:rPr>
        <w:t xml:space="preserve">  </w:t>
      </w:r>
    </w:p>
    <w:p w14:paraId="41242F43" w14:textId="7A248669" w:rsidR="006E09AD" w:rsidRPr="00057254" w:rsidRDefault="006E09AD" w:rsidP="008C79CB">
      <w:pPr>
        <w:spacing w:before="240" w:line="480" w:lineRule="auto"/>
      </w:pPr>
      <w:r w:rsidRPr="00057254">
        <w:rPr>
          <w:b/>
          <w:bCs/>
        </w:rPr>
        <w:lastRenderedPageBreak/>
        <w:t>Figure 2</w:t>
      </w:r>
      <w:r w:rsidRPr="00057254">
        <w:t xml:space="preserve"> </w:t>
      </w:r>
      <w:r w:rsidR="00CA382A" w:rsidRPr="00057254">
        <w:t>Civic Engagement</w:t>
      </w:r>
      <w:r w:rsidRPr="00057254">
        <w:t xml:space="preserve"> Dimension</w:t>
      </w:r>
    </w:p>
    <w:p w14:paraId="7484B427" w14:textId="44439D7C" w:rsidR="00CA382A" w:rsidRPr="00057254" w:rsidRDefault="0023494B" w:rsidP="00172ED9">
      <w:pPr>
        <w:spacing w:line="480" w:lineRule="auto"/>
        <w:jc w:val="center"/>
      </w:pPr>
      <w:r>
        <w:rPr>
          <w:noProof/>
          <w14:ligatures w14:val="standardContextual"/>
        </w:rPr>
        <w:drawing>
          <wp:inline distT="0" distB="0" distL="0" distR="0" wp14:anchorId="70FD69CC" wp14:editId="177670A8">
            <wp:extent cx="5731510" cy="5731510"/>
            <wp:effectExtent l="0" t="0" r="0" b="0"/>
            <wp:docPr id="2026711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11879" name="Picture 20267118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E7AA79" w14:textId="693B5AD0" w:rsidR="000A72D3" w:rsidRPr="00057254" w:rsidRDefault="000A72D3" w:rsidP="00437C28">
      <w:pPr>
        <w:spacing w:line="480" w:lineRule="auto"/>
        <w:rPr>
          <w:sz w:val="22"/>
          <w:szCs w:val="22"/>
        </w:rPr>
      </w:pPr>
      <w:r w:rsidRPr="00057254">
        <w:rPr>
          <w:sz w:val="22"/>
          <w:szCs w:val="22"/>
        </w:rPr>
        <w:t>Source: Own elaboration with data collected from socialcapital.org (Chetty, 2022a; 2022b)</w:t>
      </w:r>
      <w:r w:rsidR="000A53D1">
        <w:rPr>
          <w:sz w:val="22"/>
          <w:szCs w:val="22"/>
        </w:rPr>
        <w:t>. See the text for details on the metrics used.</w:t>
      </w:r>
    </w:p>
    <w:p w14:paraId="1CAD88CD" w14:textId="1483984D" w:rsidR="008C79CB" w:rsidRPr="008C79CB" w:rsidRDefault="003E3A4F" w:rsidP="000F4394">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 xml:space="preserve">Friendship clustering </w:t>
      </w:r>
      <w:r w:rsidRPr="004A7914">
        <w:rPr>
          <w:rFonts w:ascii="Times New Roman" w:hAnsi="Times New Roman"/>
        </w:rPr>
        <w:lastRenderedPageBreak/>
        <w:t>measures the average fraction of an individual’s friend pairs who are also friends with each other.</w:t>
      </w:r>
      <w:r w:rsidR="00C0291D" w:rsidRPr="00C0291D">
        <w:rPr>
          <w:rFonts w:ascii="Times New Roman" w:hAnsi="Times New Roman" w:cs="Times New Roman"/>
          <w:bCs/>
        </w:rPr>
        <w:t xml:space="preserve">  </w:t>
      </w:r>
    </w:p>
    <w:p w14:paraId="13E46D75" w14:textId="67CC1E26" w:rsidR="00CA382A" w:rsidRPr="00057254" w:rsidRDefault="006E09AD" w:rsidP="000F4394">
      <w:pPr>
        <w:spacing w:before="240" w:line="480" w:lineRule="auto"/>
      </w:pPr>
      <w:r w:rsidRPr="00057254">
        <w:rPr>
          <w:b/>
          <w:bCs/>
        </w:rPr>
        <w:t>Figure 3</w:t>
      </w:r>
      <w:r w:rsidRPr="00057254">
        <w:t xml:space="preserve"> Social Cohesion Dimension</w:t>
      </w:r>
    </w:p>
    <w:p w14:paraId="70C5C125" w14:textId="5ADBF15A" w:rsidR="006E09AD" w:rsidRPr="00057254" w:rsidRDefault="007F7FCB" w:rsidP="00172ED9">
      <w:pPr>
        <w:spacing w:line="480" w:lineRule="auto"/>
        <w:jc w:val="center"/>
      </w:pPr>
      <w:r>
        <w:rPr>
          <w:noProof/>
          <w14:ligatures w14:val="standardContextual"/>
        </w:rPr>
        <w:drawing>
          <wp:inline distT="0" distB="0" distL="0" distR="0" wp14:anchorId="42C6E927" wp14:editId="4AE9BC93">
            <wp:extent cx="5731510" cy="573151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7F4AF14" w14:textId="7A24E42E" w:rsidR="00C0291D" w:rsidRPr="00057254" w:rsidRDefault="000A72D3" w:rsidP="00437C28">
      <w:pPr>
        <w:spacing w:line="480" w:lineRule="auto"/>
        <w:rPr>
          <w:sz w:val="22"/>
          <w:szCs w:val="22"/>
        </w:rPr>
      </w:pPr>
      <w:r w:rsidRPr="00057254">
        <w:rPr>
          <w:sz w:val="22"/>
          <w:szCs w:val="22"/>
        </w:rPr>
        <w:t>Source: Own elaboration with data collected from socialcapital.org (Chetty, 2022a; 2022b)</w:t>
      </w:r>
    </w:p>
    <w:p w14:paraId="178D3436" w14:textId="3BEBAEF7" w:rsidR="000A72D3" w:rsidRPr="004A7914" w:rsidRDefault="000A72D3" w:rsidP="004A7914">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C0291D" w:rsidRPr="00072935">
        <w:rPr>
          <w:rFonts w:ascii="Times New Roman" w:hAnsi="Times New Roman" w:cs="Times New Roman"/>
          <w:bCs/>
        </w:rPr>
        <w:t xml:space="preserve">  </w:t>
      </w:r>
    </w:p>
    <w:p w14:paraId="63D902E2" w14:textId="258DC0F7" w:rsidR="006E09AD" w:rsidRPr="00057254" w:rsidRDefault="006E09AD" w:rsidP="000F4394">
      <w:pPr>
        <w:spacing w:before="240" w:line="480" w:lineRule="auto"/>
      </w:pPr>
      <w:r w:rsidRPr="00057254">
        <w:rPr>
          <w:b/>
          <w:bCs/>
        </w:rPr>
        <w:lastRenderedPageBreak/>
        <w:t>Figure 4</w:t>
      </w:r>
      <w:r w:rsidRPr="00057254">
        <w:t xml:space="preserve"> Economic Connectedness Dimension</w:t>
      </w:r>
    </w:p>
    <w:p w14:paraId="2BEAF6A0" w14:textId="71396441" w:rsidR="00421D32" w:rsidRPr="00057254" w:rsidRDefault="007F7FCB" w:rsidP="00437C28">
      <w:pPr>
        <w:spacing w:line="480" w:lineRule="auto"/>
        <w:jc w:val="center"/>
      </w:pPr>
      <w:r>
        <w:rPr>
          <w:noProof/>
          <w14:ligatures w14:val="standardContextual"/>
        </w:rPr>
        <w:drawing>
          <wp:inline distT="0" distB="0" distL="0" distR="0" wp14:anchorId="41C7FB1D" wp14:editId="1AEA0563">
            <wp:extent cx="4319682" cy="3240000"/>
            <wp:effectExtent l="0" t="0" r="0" b="0"/>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682" cy="3240000"/>
                    </a:xfrm>
                    <a:prstGeom prst="rect">
                      <a:avLst/>
                    </a:prstGeom>
                  </pic:spPr>
                </pic:pic>
              </a:graphicData>
            </a:graphic>
          </wp:inline>
        </w:drawing>
      </w:r>
    </w:p>
    <w:p w14:paraId="1FD415C7" w14:textId="77777777" w:rsidR="005E6CF3" w:rsidRPr="00057254" w:rsidRDefault="005E6CF3" w:rsidP="00437C28">
      <w:pPr>
        <w:spacing w:line="480" w:lineRule="auto"/>
        <w:rPr>
          <w:sz w:val="22"/>
          <w:szCs w:val="22"/>
        </w:rPr>
      </w:pPr>
      <w:r w:rsidRPr="00057254">
        <w:rPr>
          <w:sz w:val="22"/>
          <w:szCs w:val="22"/>
        </w:rPr>
        <w:t>Source: Own elaboration with data collected from socialcapital.org (Chetty, 2022a; 2022b)</w:t>
      </w:r>
    </w:p>
    <w:p w14:paraId="7A054372" w14:textId="12DB1D80" w:rsidR="00F22145" w:rsidRPr="00662C5C" w:rsidRDefault="009E41D9" w:rsidP="00662C5C">
      <w:pPr>
        <w:spacing w:before="240" w:line="480" w:lineRule="auto"/>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6740902D"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5 presents the correlation matrix for all the variables included in the models.</w:t>
      </w:r>
      <w:r w:rsidR="00072935" w:rsidRPr="00072935">
        <w:t xml:space="preserve">  </w:t>
      </w:r>
    </w:p>
    <w:p w14:paraId="3F17669A" w14:textId="0A57E671" w:rsidR="00C65F65" w:rsidRPr="00057254" w:rsidRDefault="00C65F65" w:rsidP="00057820">
      <w:pPr>
        <w:spacing w:before="240" w:line="480" w:lineRule="auto"/>
      </w:pPr>
      <w:r w:rsidRPr="00057254">
        <w:rPr>
          <w:b/>
          <w:bCs/>
        </w:rPr>
        <w:t xml:space="preserve">Figure 5 </w:t>
      </w:r>
      <w:r w:rsidRPr="00057254">
        <w:t>Correlation matrix (Pearson)</w:t>
      </w:r>
    </w:p>
    <w:p w14:paraId="0A9E4877" w14:textId="5A13B299" w:rsidR="00057820" w:rsidRPr="00057254"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3707962" w14:textId="754EA803" w:rsidR="00F22145" w:rsidRPr="00057254" w:rsidRDefault="00C65F65" w:rsidP="00437C28">
      <w:pPr>
        <w:spacing w:line="480" w:lineRule="auto"/>
        <w:rPr>
          <w:b/>
          <w:bCs/>
        </w:rPr>
      </w:pPr>
      <w:r w:rsidRPr="00057254">
        <w:rPr>
          <w:sz w:val="22"/>
          <w:szCs w:val="22"/>
        </w:rPr>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Pr="00057254"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lastRenderedPageBreak/>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27A1E034" w14:textId="257C1D80" w:rsidR="00F63ECD" w:rsidRPr="00057254" w:rsidRDefault="00F63ECD" w:rsidP="00057820">
      <w:pPr>
        <w:spacing w:before="240" w:line="480" w:lineRule="auto"/>
      </w:pPr>
      <w:r w:rsidRPr="00057254">
        <w:rPr>
          <w:b/>
          <w:bCs/>
        </w:rPr>
        <w:t xml:space="preserve">Figure 6 </w:t>
      </w:r>
      <w:r w:rsidRPr="00057254">
        <w:t xml:space="preserve">OLS regression for Trump’s </w:t>
      </w:r>
      <w:r w:rsidR="00287407">
        <w:t>m</w:t>
      </w:r>
      <w:r w:rsidRPr="00057254">
        <w:t xml:space="preserve">argin </w:t>
      </w:r>
      <w:r w:rsidR="00287407">
        <w:t>v</w:t>
      </w:r>
      <w:r w:rsidRPr="00057254">
        <w:t>otes for 2016</w:t>
      </w:r>
      <w:r w:rsidR="0004068C">
        <w:t xml:space="preserve"> and 2020</w:t>
      </w:r>
      <w:r w:rsidRPr="00057254">
        <w:t xml:space="preserve">, using </w:t>
      </w:r>
      <w:r w:rsidR="009A69C6">
        <w:t>a</w:t>
      </w:r>
      <w:r w:rsidRPr="00057254">
        <w:t xml:space="preserve"> </w:t>
      </w:r>
      <w:r w:rsidR="001A2C1C" w:rsidRPr="0004068C">
        <w:t>comprehensive</w:t>
      </w:r>
      <w:r w:rsidRPr="0004068C">
        <w:t xml:space="preserve"> measurement</w:t>
      </w:r>
      <w:r w:rsidRPr="00057254">
        <w:t xml:space="preserve"> of Social Capital</w:t>
      </w:r>
    </w:p>
    <w:p w14:paraId="30B4353C" w14:textId="77777777" w:rsidR="00F63ECD" w:rsidRPr="00057254" w:rsidRDefault="00F63ECD" w:rsidP="00437C28">
      <w:pPr>
        <w:spacing w:line="480" w:lineRule="auto"/>
        <w:rPr>
          <w:b/>
          <w:bCs/>
        </w:rPr>
      </w:pPr>
    </w:p>
    <w:p w14:paraId="58282B2C" w14:textId="7BEF3E75" w:rsidR="00421D32" w:rsidRPr="00057254" w:rsidRDefault="00B63131" w:rsidP="00437C28">
      <w:pPr>
        <w:spacing w:line="480" w:lineRule="auto"/>
        <w:jc w:val="center"/>
        <w:rPr>
          <w:b/>
          <w:bCs/>
        </w:rPr>
      </w:pPr>
      <w:r>
        <w:rPr>
          <w:b/>
          <w:bCs/>
          <w:noProof/>
          <w14:ligatures w14:val="standardContextual"/>
        </w:rPr>
        <w:drawing>
          <wp:inline distT="0" distB="0" distL="0" distR="0" wp14:anchorId="7FA8FA7B" wp14:editId="65CA2B3F">
            <wp:extent cx="2659123" cy="2160000"/>
            <wp:effectExtent l="0" t="0" r="0" b="0"/>
            <wp:docPr id="165036016"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6016" name="Picture 2" descr="A graph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659123" cy="2160000"/>
                    </a:xfrm>
                    <a:prstGeom prst="rect">
                      <a:avLst/>
                    </a:prstGeom>
                  </pic:spPr>
                </pic:pic>
              </a:graphicData>
            </a:graphic>
          </wp:inline>
        </w:drawing>
      </w:r>
      <w:r>
        <w:rPr>
          <w:b/>
          <w:bCs/>
        </w:rPr>
        <w:t xml:space="preserve">         </w:t>
      </w:r>
      <w:r>
        <w:rPr>
          <w:b/>
          <w:bCs/>
          <w:noProof/>
          <w14:ligatures w14:val="standardContextual"/>
        </w:rPr>
        <w:drawing>
          <wp:inline distT="0" distB="0" distL="0" distR="0" wp14:anchorId="20514817" wp14:editId="63C2EAE3">
            <wp:extent cx="2659124" cy="2160000"/>
            <wp:effectExtent l="0" t="0" r="0" b="0"/>
            <wp:docPr id="2105350008" name="Picture 3" descr="A graph of 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50008" name="Picture 3" descr="A graph of a graph with a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659124" cy="2160000"/>
                    </a:xfrm>
                    <a:prstGeom prst="rect">
                      <a:avLst/>
                    </a:prstGeom>
                  </pic:spPr>
                </pic:pic>
              </a:graphicData>
            </a:graphic>
          </wp:inline>
        </w:drawing>
      </w:r>
    </w:p>
    <w:p w14:paraId="3045BD87" w14:textId="44446297" w:rsidR="0042085F" w:rsidRPr="004A7914" w:rsidRDefault="00CF7948" w:rsidP="00B63131">
      <w:pPr>
        <w:spacing w:after="240" w:line="276" w:lineRule="auto"/>
        <w:rPr>
          <w:b/>
          <w:sz w:val="22"/>
        </w:rPr>
      </w:pPr>
      <w:r w:rsidRPr="00057254">
        <w:rPr>
          <w:sz w:val="22"/>
          <w:szCs w:val="22"/>
        </w:rPr>
        <w:t xml:space="preserve">Note: This plot exclusively displays the value for </w:t>
      </w:r>
      <w:r w:rsidR="009A69C6" w:rsidRPr="009A69C6">
        <w:rPr>
          <w:sz w:val="22"/>
          <w:szCs w:val="22"/>
        </w:rPr>
        <w:t>our</w:t>
      </w:r>
      <w:r w:rsidRPr="009A69C6">
        <w:rPr>
          <w:sz w:val="22"/>
          <w:szCs w:val="22"/>
        </w:rPr>
        <w:t xml:space="preserve"> </w:t>
      </w:r>
      <w:r w:rsidR="001A2C1C" w:rsidRPr="009A69C6">
        <w:rPr>
          <w:sz w:val="22"/>
          <w:szCs w:val="22"/>
        </w:rPr>
        <w:t>comprehensive</w:t>
      </w:r>
      <w:r w:rsidR="009A69C6" w:rsidRPr="009A69C6">
        <w:rPr>
          <w:sz w:val="22"/>
          <w:szCs w:val="22"/>
        </w:rPr>
        <w:t xml:space="preserve"> measure of</w:t>
      </w:r>
      <w:r w:rsidRPr="00057254">
        <w:rPr>
          <w:sz w:val="22"/>
          <w:szCs w:val="22"/>
        </w:rPr>
        <w:t xml:space="preserve"> social capital, yet it is important to acknowledge that the model incorporates all other control variables, including indicators of socioeconomic decline. </w:t>
      </w:r>
      <w:r w:rsidR="009A69C6" w:rsidRPr="009A69C6">
        <w:rPr>
          <w:sz w:val="22"/>
          <w:szCs w:val="22"/>
        </w:rPr>
        <w:t>The full set of</w:t>
      </w:r>
      <w:r w:rsidRPr="00057254">
        <w:rPr>
          <w:sz w:val="22"/>
          <w:szCs w:val="22"/>
        </w:rPr>
        <w:t xml:space="preserve"> results are </w:t>
      </w:r>
      <w:r w:rsidR="009A69C6" w:rsidRPr="009A69C6">
        <w:rPr>
          <w:sz w:val="22"/>
          <w:szCs w:val="22"/>
        </w:rPr>
        <w:t>presented</w:t>
      </w:r>
      <w:r w:rsidRPr="00057254">
        <w:rPr>
          <w:sz w:val="22"/>
          <w:szCs w:val="22"/>
        </w:rPr>
        <w:t xml:space="preserve"> in Appendix 1</w:t>
      </w:r>
      <w:r w:rsidR="0088529C">
        <w:rPr>
          <w:sz w:val="22"/>
          <w:szCs w:val="22"/>
        </w:rPr>
        <w:t xml:space="preserve"> and 2</w:t>
      </w:r>
      <w:r w:rsidRPr="00057254">
        <w:rPr>
          <w:sz w:val="22"/>
          <w:szCs w:val="22"/>
        </w:rPr>
        <w:t>.</w:t>
      </w:r>
    </w:p>
    <w:p w14:paraId="1869E4C8" w14:textId="5CE143C2" w:rsidR="009A69C6" w:rsidRDefault="00654517" w:rsidP="00654517">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Table 1 </w:t>
      </w:r>
      <w:r>
        <w:t xml:space="preserve">and Table 2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beyond the traditional support for the Republican Party, </w:t>
      </w:r>
      <w:r w:rsidR="001D3683" w:rsidRPr="00057254">
        <w:t>yet they do so differently.</w:t>
      </w:r>
    </w:p>
    <w:p w14:paraId="16F8AA2F" w14:textId="4D128018" w:rsidR="00421D32" w:rsidRPr="00057254" w:rsidRDefault="007618B3" w:rsidP="004A7914">
      <w:pPr>
        <w:spacing w:before="12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a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43682332" w14:textId="79C17105" w:rsidR="002552E0" w:rsidRPr="00057254" w:rsidRDefault="002552E0" w:rsidP="00057820">
      <w:pPr>
        <w:spacing w:before="240" w:line="480" w:lineRule="auto"/>
      </w:pPr>
      <w:r w:rsidRPr="00057254">
        <w:rPr>
          <w:b/>
          <w:bCs/>
        </w:rPr>
        <w:t xml:space="preserve">Table </w:t>
      </w:r>
      <w:r w:rsidR="00F63ECD" w:rsidRPr="00057254">
        <w:rPr>
          <w:b/>
          <w:bCs/>
        </w:rPr>
        <w:t>1</w:t>
      </w:r>
      <w:r w:rsidRPr="00057254">
        <w:rPr>
          <w:b/>
          <w:bCs/>
        </w:rPr>
        <w:t xml:space="preserve"> </w:t>
      </w:r>
      <w:r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63FE6" w:rsidRPr="00057254" w14:paraId="47682AFA"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tcPr>
          <w:p w14:paraId="22794DFB" w14:textId="77777777" w:rsidR="00B11BA8" w:rsidRPr="00057254" w:rsidRDefault="00B11BA8" w:rsidP="00963FE6">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7499FB9" w14:textId="55DB827B" w:rsidR="00B11BA8" w:rsidRPr="00057254" w:rsidRDefault="00B11BA8" w:rsidP="00963FE6">
            <w:pPr>
              <w:spacing w:line="360" w:lineRule="auto"/>
              <w:rPr>
                <w:color w:val="000000"/>
                <w:sz w:val="20"/>
                <w:szCs w:val="20"/>
              </w:rPr>
            </w:pPr>
            <w:r w:rsidRPr="00057254">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F53C420" w14:textId="6C252431" w:rsidR="00B11BA8" w:rsidRPr="00057254" w:rsidRDefault="00B11BA8" w:rsidP="00963FE6">
            <w:pPr>
              <w:spacing w:line="360" w:lineRule="auto"/>
              <w:rPr>
                <w:color w:val="000000"/>
                <w:sz w:val="20"/>
                <w:szCs w:val="20"/>
              </w:rPr>
            </w:pPr>
            <w:r w:rsidRPr="00057254">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3B97BE31" w14:textId="3ED0D8D5" w:rsidR="00B11BA8" w:rsidRPr="00057254" w:rsidRDefault="00B11BA8" w:rsidP="00963FE6">
            <w:pPr>
              <w:spacing w:line="360" w:lineRule="auto"/>
              <w:rPr>
                <w:color w:val="000000"/>
                <w:sz w:val="20"/>
                <w:szCs w:val="20"/>
              </w:rPr>
            </w:pPr>
            <w:r w:rsidRPr="00057254">
              <w:rPr>
                <w:color w:val="000000"/>
                <w:sz w:val="20"/>
                <w:szCs w:val="20"/>
              </w:rPr>
              <w:t>Ec</w:t>
            </w:r>
            <w:r w:rsidR="00963FE6" w:rsidRPr="00057254">
              <w:rPr>
                <w:color w:val="000000"/>
                <w:sz w:val="20"/>
                <w:szCs w:val="20"/>
              </w:rPr>
              <w:t>.</w:t>
            </w:r>
            <w:r w:rsidRPr="00057254">
              <w:rPr>
                <w:color w:val="000000"/>
                <w:sz w:val="20"/>
                <w:szCs w:val="20"/>
              </w:rPr>
              <w:t xml:space="preserve"> </w:t>
            </w:r>
            <w:r w:rsidR="00963FE6" w:rsidRPr="00057254">
              <w:rPr>
                <w:color w:val="000000"/>
                <w:sz w:val="20"/>
                <w:szCs w:val="20"/>
              </w:rPr>
              <w:t>C</w:t>
            </w:r>
            <w:r w:rsidRPr="00057254">
              <w:rPr>
                <w:color w:val="000000"/>
                <w:sz w:val="20"/>
                <w:szCs w:val="20"/>
              </w:rPr>
              <w:t>onnected</w:t>
            </w:r>
            <w:r w:rsidR="00963FE6" w:rsidRPr="00057254">
              <w:rPr>
                <w:color w:val="000000"/>
                <w:sz w:val="20"/>
                <w:szCs w:val="20"/>
              </w:rPr>
              <w:t>.</w:t>
            </w:r>
          </w:p>
        </w:tc>
      </w:tr>
      <w:tr w:rsidR="00963FE6" w:rsidRPr="00057254" w14:paraId="3DE8F9B4"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412D9EC5"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30B35A" w14:textId="5236F292" w:rsidR="00461E9A" w:rsidRPr="00057254" w:rsidRDefault="00461E9A" w:rsidP="00963FE6">
            <w:pPr>
              <w:spacing w:line="360" w:lineRule="auto"/>
              <w:rPr>
                <w:color w:val="000000"/>
                <w:sz w:val="20"/>
                <w:szCs w:val="20"/>
              </w:rPr>
            </w:pPr>
            <w:r w:rsidRPr="00057254">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7D5D379E" w14:textId="2FF7D9EA" w:rsidR="00461E9A" w:rsidRPr="00057254" w:rsidRDefault="00461E9A" w:rsidP="00963FE6">
            <w:pPr>
              <w:spacing w:line="360" w:lineRule="auto"/>
              <w:rPr>
                <w:color w:val="000000"/>
                <w:sz w:val="20"/>
                <w:szCs w:val="20"/>
              </w:rPr>
            </w:pPr>
            <w:proofErr w:type="spellStart"/>
            <w:r w:rsidRPr="00057254">
              <w:rPr>
                <w:color w:val="000000"/>
                <w:sz w:val="20"/>
                <w:szCs w:val="20"/>
              </w:rPr>
              <w:t>Volunt</w:t>
            </w:r>
            <w:proofErr w:type="spellEnd"/>
            <w:r w:rsidRPr="00057254">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2BA3E0" w14:textId="77777777" w:rsidR="00461E9A" w:rsidRPr="00057254" w:rsidRDefault="00461E9A" w:rsidP="00963FE6">
            <w:pPr>
              <w:spacing w:line="360" w:lineRule="auto"/>
              <w:rPr>
                <w:color w:val="000000"/>
                <w:sz w:val="20"/>
                <w:szCs w:val="20"/>
              </w:rPr>
            </w:pPr>
            <w:r w:rsidRPr="00057254">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13AD5C4" w14:textId="77777777" w:rsidR="00461E9A" w:rsidRPr="00057254" w:rsidRDefault="00461E9A" w:rsidP="00963FE6">
            <w:pPr>
              <w:spacing w:line="360" w:lineRule="auto"/>
              <w:rPr>
                <w:color w:val="000000"/>
                <w:sz w:val="20"/>
                <w:szCs w:val="20"/>
              </w:rPr>
            </w:pPr>
            <w:r w:rsidRPr="00057254">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392790C0" w14:textId="6EC3C64A" w:rsidR="00461E9A" w:rsidRPr="00057254" w:rsidRDefault="00F22145" w:rsidP="00963FE6">
            <w:pPr>
              <w:spacing w:line="360" w:lineRule="auto"/>
              <w:rPr>
                <w:color w:val="000000"/>
                <w:sz w:val="20"/>
                <w:szCs w:val="20"/>
              </w:rPr>
            </w:pPr>
            <w:r w:rsidRPr="00057254">
              <w:rPr>
                <w:color w:val="000000"/>
                <w:sz w:val="20"/>
                <w:szCs w:val="20"/>
              </w:rPr>
              <w:t>Soc</w:t>
            </w:r>
            <w:r w:rsidR="00461E9A" w:rsidRPr="00057254">
              <w:rPr>
                <w:color w:val="000000"/>
                <w:sz w:val="20"/>
                <w:szCs w:val="20"/>
              </w:rPr>
              <w:t>. Con.</w:t>
            </w:r>
          </w:p>
        </w:tc>
      </w:tr>
      <w:tr w:rsidR="00963FE6" w:rsidRPr="00057254" w14:paraId="5FBF9E69"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DC05412" w14:textId="77777777" w:rsidR="00461E9A" w:rsidRPr="00057254" w:rsidRDefault="00461E9A" w:rsidP="00963FE6">
            <w:pPr>
              <w:spacing w:line="360" w:lineRule="auto"/>
              <w:rPr>
                <w:color w:val="000000"/>
                <w:sz w:val="20"/>
                <w:szCs w:val="20"/>
              </w:rPr>
            </w:pPr>
            <w:r w:rsidRPr="00057254">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4665FCAC" w14:textId="701A5F0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19B2CEC" w14:textId="0E3EEB6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9173CCA" w14:textId="238FFFF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1B83F02B" w14:textId="32850E34" w:rsidR="00461E9A" w:rsidRPr="00057254" w:rsidRDefault="00461E9A" w:rsidP="00963FE6">
            <w:pPr>
              <w:spacing w:line="360" w:lineRule="auto"/>
              <w:rPr>
                <w:color w:val="000000"/>
                <w:sz w:val="20"/>
                <w:szCs w:val="20"/>
              </w:rPr>
            </w:pPr>
            <w:r w:rsidRPr="00057254">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2FA172D8" w14:textId="1E419A07"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670FBEE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2D0918"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C2CD96" w14:textId="76B7BFBE"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B55D49A" w14:textId="1EDA519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C9DB01" w14:textId="665BB4B8"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8E3A501" w14:textId="357EA97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03E09EF" w14:textId="55BEBE15"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3409BD7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621AD29F" w14:textId="77777777" w:rsidR="00461E9A" w:rsidRPr="00057254" w:rsidRDefault="00461E9A" w:rsidP="00963FE6">
            <w:pPr>
              <w:spacing w:line="360" w:lineRule="auto"/>
              <w:rPr>
                <w:color w:val="000000"/>
                <w:sz w:val="20"/>
                <w:szCs w:val="20"/>
              </w:rPr>
            </w:pPr>
            <w:r w:rsidRPr="00057254">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3A0F02EA" w14:textId="3255887C"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26</w:t>
            </w:r>
          </w:p>
        </w:tc>
        <w:tc>
          <w:tcPr>
            <w:tcW w:w="0" w:type="auto"/>
            <w:tcBorders>
              <w:top w:val="nil"/>
              <w:left w:val="nil"/>
              <w:bottom w:val="nil"/>
              <w:right w:val="nil"/>
            </w:tcBorders>
            <w:shd w:val="clear" w:color="auto" w:fill="auto"/>
            <w:noWrap/>
            <w:vAlign w:val="bottom"/>
            <w:hideMark/>
          </w:tcPr>
          <w:p w14:paraId="6CEFAD16" w14:textId="3879195F"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18</w:t>
            </w:r>
          </w:p>
        </w:tc>
        <w:tc>
          <w:tcPr>
            <w:tcW w:w="0" w:type="auto"/>
            <w:tcBorders>
              <w:top w:val="nil"/>
              <w:left w:val="single" w:sz="4" w:space="0" w:color="auto"/>
              <w:bottom w:val="nil"/>
              <w:right w:val="single" w:sz="4" w:space="0" w:color="auto"/>
            </w:tcBorders>
            <w:shd w:val="clear" w:color="auto" w:fill="auto"/>
            <w:noWrap/>
            <w:vAlign w:val="bottom"/>
            <w:hideMark/>
          </w:tcPr>
          <w:p w14:paraId="41D01C47" w14:textId="6730D8B3"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76**</w:t>
            </w:r>
          </w:p>
        </w:tc>
        <w:tc>
          <w:tcPr>
            <w:tcW w:w="0" w:type="auto"/>
            <w:tcBorders>
              <w:top w:val="nil"/>
              <w:left w:val="nil"/>
              <w:bottom w:val="nil"/>
              <w:right w:val="nil"/>
            </w:tcBorders>
            <w:shd w:val="clear" w:color="auto" w:fill="auto"/>
            <w:noWrap/>
            <w:vAlign w:val="bottom"/>
            <w:hideMark/>
          </w:tcPr>
          <w:p w14:paraId="67D9B039" w14:textId="1919EA9E"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65**</w:t>
            </w:r>
          </w:p>
        </w:tc>
        <w:tc>
          <w:tcPr>
            <w:tcW w:w="0" w:type="auto"/>
            <w:tcBorders>
              <w:top w:val="nil"/>
              <w:left w:val="single" w:sz="4" w:space="0" w:color="auto"/>
              <w:bottom w:val="nil"/>
              <w:right w:val="nil"/>
            </w:tcBorders>
            <w:shd w:val="clear" w:color="auto" w:fill="auto"/>
            <w:noWrap/>
            <w:vAlign w:val="bottom"/>
            <w:hideMark/>
          </w:tcPr>
          <w:p w14:paraId="254A7225" w14:textId="118F06AC"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64**</w:t>
            </w:r>
          </w:p>
        </w:tc>
      </w:tr>
      <w:tr w:rsidR="00963FE6" w:rsidRPr="00057254" w14:paraId="130FCA3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B5AD9B"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8D2026D" w14:textId="1661C7E7"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nil"/>
              <w:bottom w:val="nil"/>
              <w:right w:val="nil"/>
            </w:tcBorders>
            <w:shd w:val="clear" w:color="auto" w:fill="auto"/>
            <w:noWrap/>
            <w:vAlign w:val="bottom"/>
            <w:hideMark/>
          </w:tcPr>
          <w:p w14:paraId="2BB3F7D3" w14:textId="18CF3398"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3237269B" w14:textId="57F62D68" w:rsidR="00461E9A" w:rsidRPr="00057254" w:rsidRDefault="00461E9A" w:rsidP="00963FE6">
            <w:pPr>
              <w:spacing w:line="360" w:lineRule="auto"/>
              <w:rPr>
                <w:color w:val="000000"/>
                <w:sz w:val="20"/>
                <w:szCs w:val="20"/>
              </w:rPr>
            </w:pPr>
            <w:r w:rsidRPr="00057254">
              <w:rPr>
                <w:color w:val="000000"/>
                <w:sz w:val="20"/>
                <w:szCs w:val="20"/>
              </w:rPr>
              <w:t>(0.023)</w:t>
            </w:r>
          </w:p>
        </w:tc>
        <w:tc>
          <w:tcPr>
            <w:tcW w:w="0" w:type="auto"/>
            <w:tcBorders>
              <w:top w:val="nil"/>
              <w:left w:val="nil"/>
              <w:bottom w:val="nil"/>
              <w:right w:val="nil"/>
            </w:tcBorders>
            <w:shd w:val="clear" w:color="auto" w:fill="auto"/>
            <w:noWrap/>
            <w:vAlign w:val="bottom"/>
            <w:hideMark/>
          </w:tcPr>
          <w:p w14:paraId="08D0D0B1" w14:textId="4F6D90FB"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4DE2DB9C" w14:textId="40EB1A30" w:rsidR="00461E9A" w:rsidRPr="00057254" w:rsidRDefault="00461E9A" w:rsidP="00963FE6">
            <w:pPr>
              <w:spacing w:line="360" w:lineRule="auto"/>
              <w:rPr>
                <w:color w:val="000000"/>
                <w:sz w:val="20"/>
                <w:szCs w:val="20"/>
              </w:rPr>
            </w:pPr>
            <w:r w:rsidRPr="00057254">
              <w:rPr>
                <w:color w:val="000000"/>
                <w:sz w:val="20"/>
                <w:szCs w:val="20"/>
              </w:rPr>
              <w:t>(0.025)</w:t>
            </w:r>
          </w:p>
        </w:tc>
      </w:tr>
      <w:tr w:rsidR="00963FE6" w:rsidRPr="00057254" w14:paraId="297B165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FCC5719" w14:textId="77777777" w:rsidR="00461E9A" w:rsidRPr="00057254" w:rsidRDefault="00461E9A" w:rsidP="00963FE6">
            <w:pPr>
              <w:spacing w:line="360" w:lineRule="auto"/>
              <w:rPr>
                <w:color w:val="000000"/>
                <w:sz w:val="20"/>
                <w:szCs w:val="20"/>
              </w:rPr>
            </w:pPr>
            <w:r w:rsidRPr="00057254">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3D3634BF" w14:textId="63721D7B"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56***</w:t>
            </w:r>
          </w:p>
        </w:tc>
        <w:tc>
          <w:tcPr>
            <w:tcW w:w="0" w:type="auto"/>
            <w:tcBorders>
              <w:top w:val="nil"/>
              <w:left w:val="nil"/>
              <w:bottom w:val="nil"/>
              <w:right w:val="nil"/>
            </w:tcBorders>
            <w:shd w:val="clear" w:color="auto" w:fill="auto"/>
            <w:noWrap/>
            <w:vAlign w:val="bottom"/>
            <w:hideMark/>
          </w:tcPr>
          <w:p w14:paraId="639254FB" w14:textId="0A0FDAAA"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FD319F7" w14:textId="1A38DB94"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17***</w:t>
            </w:r>
          </w:p>
        </w:tc>
        <w:tc>
          <w:tcPr>
            <w:tcW w:w="0" w:type="auto"/>
            <w:tcBorders>
              <w:top w:val="nil"/>
              <w:left w:val="nil"/>
              <w:bottom w:val="nil"/>
              <w:right w:val="nil"/>
            </w:tcBorders>
            <w:shd w:val="clear" w:color="auto" w:fill="auto"/>
            <w:noWrap/>
            <w:vAlign w:val="bottom"/>
            <w:hideMark/>
          </w:tcPr>
          <w:p w14:paraId="60981170" w14:textId="395FD76F"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45***</w:t>
            </w:r>
          </w:p>
        </w:tc>
        <w:tc>
          <w:tcPr>
            <w:tcW w:w="0" w:type="auto"/>
            <w:tcBorders>
              <w:top w:val="nil"/>
              <w:left w:val="single" w:sz="4" w:space="0" w:color="auto"/>
              <w:bottom w:val="nil"/>
              <w:right w:val="nil"/>
            </w:tcBorders>
            <w:shd w:val="clear" w:color="auto" w:fill="auto"/>
            <w:noWrap/>
            <w:vAlign w:val="bottom"/>
            <w:hideMark/>
          </w:tcPr>
          <w:p w14:paraId="44E1E781" w14:textId="16588393"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739***</w:t>
            </w:r>
          </w:p>
        </w:tc>
      </w:tr>
      <w:tr w:rsidR="00963FE6" w:rsidRPr="00057254" w14:paraId="3A366FA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21485E1"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8610220" w14:textId="39B25586" w:rsidR="00461E9A" w:rsidRPr="00057254" w:rsidRDefault="00461E9A" w:rsidP="00963FE6">
            <w:pPr>
              <w:spacing w:line="360" w:lineRule="auto"/>
              <w:rPr>
                <w:color w:val="000000"/>
                <w:sz w:val="20"/>
                <w:szCs w:val="20"/>
              </w:rPr>
            </w:pPr>
            <w:r w:rsidRPr="00057254">
              <w:rPr>
                <w:color w:val="000000"/>
                <w:sz w:val="20"/>
                <w:szCs w:val="20"/>
              </w:rPr>
              <w:t>(0.135)</w:t>
            </w:r>
          </w:p>
        </w:tc>
        <w:tc>
          <w:tcPr>
            <w:tcW w:w="0" w:type="auto"/>
            <w:tcBorders>
              <w:top w:val="nil"/>
              <w:left w:val="nil"/>
              <w:bottom w:val="nil"/>
              <w:right w:val="nil"/>
            </w:tcBorders>
            <w:shd w:val="clear" w:color="auto" w:fill="auto"/>
            <w:noWrap/>
            <w:vAlign w:val="bottom"/>
            <w:hideMark/>
          </w:tcPr>
          <w:p w14:paraId="5C9B42FD" w14:textId="0BF3F507" w:rsidR="00461E9A" w:rsidRPr="00057254" w:rsidRDefault="00461E9A" w:rsidP="00963FE6">
            <w:pPr>
              <w:spacing w:line="360" w:lineRule="auto"/>
              <w:rPr>
                <w:color w:val="000000"/>
                <w:sz w:val="20"/>
                <w:szCs w:val="20"/>
              </w:rPr>
            </w:pPr>
            <w:r w:rsidRPr="00057254">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4B65DB0C" w14:textId="124C8CB8" w:rsidR="00461E9A" w:rsidRPr="00057254" w:rsidRDefault="00461E9A" w:rsidP="00963FE6">
            <w:pPr>
              <w:spacing w:line="360" w:lineRule="auto"/>
              <w:rPr>
                <w:color w:val="000000"/>
                <w:sz w:val="20"/>
                <w:szCs w:val="20"/>
              </w:rPr>
            </w:pPr>
            <w:r w:rsidRPr="00057254">
              <w:rPr>
                <w:color w:val="000000"/>
                <w:sz w:val="20"/>
                <w:szCs w:val="20"/>
              </w:rPr>
              <w:t>(0.127)</w:t>
            </w:r>
          </w:p>
        </w:tc>
        <w:tc>
          <w:tcPr>
            <w:tcW w:w="0" w:type="auto"/>
            <w:tcBorders>
              <w:top w:val="nil"/>
              <w:left w:val="nil"/>
              <w:bottom w:val="nil"/>
              <w:right w:val="nil"/>
            </w:tcBorders>
            <w:shd w:val="clear" w:color="auto" w:fill="auto"/>
            <w:noWrap/>
            <w:vAlign w:val="bottom"/>
            <w:hideMark/>
          </w:tcPr>
          <w:p w14:paraId="1D912DDC" w14:textId="6CC36B1F" w:rsidR="00461E9A" w:rsidRPr="00057254" w:rsidRDefault="00461E9A" w:rsidP="00963FE6">
            <w:pPr>
              <w:spacing w:line="360" w:lineRule="auto"/>
              <w:rPr>
                <w:color w:val="000000"/>
                <w:sz w:val="20"/>
                <w:szCs w:val="20"/>
              </w:rPr>
            </w:pPr>
            <w:r w:rsidRPr="00057254">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659903DF" w14:textId="5CBC539A" w:rsidR="00461E9A" w:rsidRPr="00057254" w:rsidRDefault="00461E9A" w:rsidP="00963FE6">
            <w:pPr>
              <w:spacing w:line="360" w:lineRule="auto"/>
              <w:rPr>
                <w:color w:val="000000"/>
                <w:sz w:val="20"/>
                <w:szCs w:val="20"/>
              </w:rPr>
            </w:pPr>
            <w:r w:rsidRPr="00057254">
              <w:rPr>
                <w:color w:val="000000"/>
                <w:sz w:val="20"/>
                <w:szCs w:val="20"/>
              </w:rPr>
              <w:t>(0.133)</w:t>
            </w:r>
          </w:p>
        </w:tc>
      </w:tr>
      <w:tr w:rsidR="00963FE6" w:rsidRPr="00057254" w14:paraId="25E84FF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6569B9" w14:textId="7696F535" w:rsidR="00461E9A" w:rsidRPr="00057254" w:rsidRDefault="00461E9A" w:rsidP="00963FE6">
            <w:pPr>
              <w:spacing w:line="360" w:lineRule="auto"/>
              <w:rPr>
                <w:color w:val="000000"/>
                <w:sz w:val="20"/>
                <w:szCs w:val="20"/>
              </w:rPr>
            </w:pPr>
            <w:r w:rsidRPr="00057254">
              <w:rPr>
                <w:color w:val="000000"/>
                <w:sz w:val="20"/>
                <w:szCs w:val="20"/>
              </w:rPr>
              <w:t>Social Capital</w:t>
            </w:r>
            <w:r w:rsidR="005F46FA" w:rsidRPr="00057254">
              <w:rPr>
                <w:color w:val="000000"/>
                <w:sz w:val="20"/>
                <w:szCs w:val="20"/>
              </w:rPr>
              <w:t xml:space="preserve"> Community</w:t>
            </w:r>
          </w:p>
        </w:tc>
        <w:tc>
          <w:tcPr>
            <w:tcW w:w="0" w:type="auto"/>
            <w:tcBorders>
              <w:top w:val="nil"/>
              <w:left w:val="nil"/>
              <w:bottom w:val="nil"/>
              <w:right w:val="single" w:sz="4" w:space="0" w:color="auto"/>
            </w:tcBorders>
            <w:shd w:val="clear" w:color="auto" w:fill="auto"/>
            <w:noWrap/>
            <w:vAlign w:val="bottom"/>
            <w:hideMark/>
          </w:tcPr>
          <w:p w14:paraId="2E95D02D" w14:textId="20C44A70"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421***</w:t>
            </w:r>
          </w:p>
        </w:tc>
        <w:tc>
          <w:tcPr>
            <w:tcW w:w="0" w:type="auto"/>
            <w:tcBorders>
              <w:top w:val="nil"/>
              <w:left w:val="nil"/>
              <w:bottom w:val="nil"/>
              <w:right w:val="nil"/>
            </w:tcBorders>
            <w:shd w:val="clear" w:color="auto" w:fill="auto"/>
            <w:noWrap/>
            <w:vAlign w:val="bottom"/>
            <w:hideMark/>
          </w:tcPr>
          <w:p w14:paraId="44600C63" w14:textId="1FD3CBEB"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117***</w:t>
            </w:r>
          </w:p>
        </w:tc>
        <w:tc>
          <w:tcPr>
            <w:tcW w:w="0" w:type="auto"/>
            <w:tcBorders>
              <w:top w:val="nil"/>
              <w:left w:val="single" w:sz="4" w:space="0" w:color="auto"/>
              <w:bottom w:val="nil"/>
              <w:right w:val="single" w:sz="4" w:space="0" w:color="auto"/>
            </w:tcBorders>
            <w:shd w:val="clear" w:color="auto" w:fill="auto"/>
            <w:noWrap/>
            <w:vAlign w:val="bottom"/>
            <w:hideMark/>
          </w:tcPr>
          <w:p w14:paraId="33C81B17" w14:textId="1DBF1B0E"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02***</w:t>
            </w:r>
          </w:p>
        </w:tc>
        <w:tc>
          <w:tcPr>
            <w:tcW w:w="0" w:type="auto"/>
            <w:tcBorders>
              <w:top w:val="nil"/>
              <w:left w:val="nil"/>
              <w:bottom w:val="nil"/>
              <w:right w:val="nil"/>
            </w:tcBorders>
            <w:shd w:val="clear" w:color="auto" w:fill="auto"/>
            <w:noWrap/>
            <w:vAlign w:val="bottom"/>
            <w:hideMark/>
          </w:tcPr>
          <w:p w14:paraId="1EC41521" w14:textId="1FF17269"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709***</w:t>
            </w:r>
          </w:p>
        </w:tc>
        <w:tc>
          <w:tcPr>
            <w:tcW w:w="0" w:type="auto"/>
            <w:tcBorders>
              <w:top w:val="nil"/>
              <w:left w:val="single" w:sz="4" w:space="0" w:color="auto"/>
              <w:bottom w:val="nil"/>
              <w:right w:val="nil"/>
            </w:tcBorders>
            <w:shd w:val="clear" w:color="auto" w:fill="auto"/>
            <w:noWrap/>
            <w:vAlign w:val="bottom"/>
            <w:hideMark/>
          </w:tcPr>
          <w:p w14:paraId="636B494F" w14:textId="1A20D1A9" w:rsidR="00461E9A" w:rsidRPr="00057254" w:rsidRDefault="00461E9A" w:rsidP="00963FE6">
            <w:pPr>
              <w:spacing w:line="360" w:lineRule="auto"/>
              <w:rPr>
                <w:color w:val="000000"/>
                <w:sz w:val="20"/>
                <w:szCs w:val="20"/>
              </w:rPr>
            </w:pPr>
            <w:r w:rsidRPr="00057254">
              <w:rPr>
                <w:color w:val="000000"/>
                <w:sz w:val="20"/>
                <w:szCs w:val="20"/>
                <w:highlight w:val="yellow"/>
              </w:rPr>
              <w:t>-0.096***</w:t>
            </w:r>
          </w:p>
        </w:tc>
      </w:tr>
      <w:tr w:rsidR="00963FE6" w:rsidRPr="00057254" w14:paraId="7E1F9994"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517327"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BB7BA1" w14:textId="25685DB7" w:rsidR="00461E9A" w:rsidRPr="00057254" w:rsidRDefault="00461E9A" w:rsidP="00963FE6">
            <w:pPr>
              <w:spacing w:line="360" w:lineRule="auto"/>
              <w:rPr>
                <w:color w:val="000000"/>
                <w:sz w:val="20"/>
                <w:szCs w:val="20"/>
              </w:rPr>
            </w:pPr>
            <w:r w:rsidRPr="00057254">
              <w:rPr>
                <w:color w:val="000000"/>
                <w:sz w:val="20"/>
                <w:szCs w:val="20"/>
              </w:rPr>
              <w:t>(0.08)</w:t>
            </w:r>
          </w:p>
        </w:tc>
        <w:tc>
          <w:tcPr>
            <w:tcW w:w="0" w:type="auto"/>
            <w:tcBorders>
              <w:top w:val="nil"/>
              <w:left w:val="nil"/>
              <w:bottom w:val="nil"/>
              <w:right w:val="nil"/>
            </w:tcBorders>
            <w:shd w:val="clear" w:color="auto" w:fill="auto"/>
            <w:noWrap/>
            <w:vAlign w:val="bottom"/>
            <w:hideMark/>
          </w:tcPr>
          <w:p w14:paraId="2282AEE0" w14:textId="1B42BF6E"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0A7B839F" w14:textId="1F649389" w:rsidR="00461E9A" w:rsidRPr="00057254" w:rsidRDefault="00461E9A" w:rsidP="00963FE6">
            <w:pPr>
              <w:spacing w:line="360" w:lineRule="auto"/>
              <w:rPr>
                <w:color w:val="000000"/>
                <w:sz w:val="20"/>
                <w:szCs w:val="20"/>
              </w:rPr>
            </w:pPr>
            <w:r w:rsidRPr="00057254">
              <w:rPr>
                <w:color w:val="000000"/>
                <w:sz w:val="20"/>
                <w:szCs w:val="20"/>
              </w:rPr>
              <w:t>(0.041)</w:t>
            </w:r>
          </w:p>
        </w:tc>
        <w:tc>
          <w:tcPr>
            <w:tcW w:w="0" w:type="auto"/>
            <w:tcBorders>
              <w:top w:val="nil"/>
              <w:left w:val="nil"/>
              <w:bottom w:val="nil"/>
              <w:right w:val="nil"/>
            </w:tcBorders>
            <w:shd w:val="clear" w:color="auto" w:fill="auto"/>
            <w:noWrap/>
            <w:vAlign w:val="bottom"/>
            <w:hideMark/>
          </w:tcPr>
          <w:p w14:paraId="3F751FBD" w14:textId="4C9F490F" w:rsidR="00461E9A" w:rsidRPr="00057254" w:rsidRDefault="00461E9A" w:rsidP="00963FE6">
            <w:pPr>
              <w:spacing w:line="360" w:lineRule="auto"/>
              <w:rPr>
                <w:color w:val="000000"/>
                <w:sz w:val="20"/>
                <w:szCs w:val="20"/>
              </w:rPr>
            </w:pPr>
            <w:r w:rsidRPr="00057254">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0B4F5940" w14:textId="781807DF" w:rsidR="00461E9A" w:rsidRPr="00057254" w:rsidRDefault="00461E9A" w:rsidP="00963FE6">
            <w:pPr>
              <w:spacing w:line="360" w:lineRule="auto"/>
              <w:rPr>
                <w:color w:val="000000"/>
                <w:sz w:val="20"/>
                <w:szCs w:val="20"/>
              </w:rPr>
            </w:pPr>
            <w:r w:rsidRPr="00057254">
              <w:rPr>
                <w:color w:val="000000"/>
                <w:sz w:val="20"/>
                <w:szCs w:val="20"/>
              </w:rPr>
              <w:t>(0.008)</w:t>
            </w:r>
          </w:p>
        </w:tc>
      </w:tr>
      <w:tr w:rsidR="00963FE6" w:rsidRPr="00057254" w14:paraId="10CD4A0C"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1D53BED9" w14:textId="77777777" w:rsidR="00461E9A" w:rsidRPr="00057254" w:rsidRDefault="00461E9A" w:rsidP="00963FE6">
            <w:pPr>
              <w:spacing w:line="360" w:lineRule="auto"/>
              <w:rPr>
                <w:color w:val="000000"/>
                <w:sz w:val="20"/>
                <w:szCs w:val="20"/>
              </w:rPr>
            </w:pPr>
            <w:r w:rsidRPr="00057254">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30CD5CE1" w14:textId="2FE003B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170F99B" w14:textId="6AB69641"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248F4A" w14:textId="707CB6D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7399FDDE" w14:textId="15C294ED"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5AD34BE" w14:textId="4CF30127"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6CF58D0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E9E6CED"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C58D47" w14:textId="3FFB0282"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4BC993B7" w14:textId="79AF3DC3"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F34B2CB" w14:textId="691D3358"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73BBCB04" w14:textId="64D7FEB8"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6685E47" w14:textId="21801AD9"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3C5E02C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32F3695" w14:textId="77777777" w:rsidR="00461E9A" w:rsidRPr="00057254" w:rsidRDefault="00461E9A" w:rsidP="00963FE6">
            <w:pPr>
              <w:spacing w:line="360" w:lineRule="auto"/>
              <w:rPr>
                <w:color w:val="000000"/>
                <w:sz w:val="20"/>
                <w:szCs w:val="20"/>
              </w:rPr>
            </w:pPr>
            <w:r w:rsidRPr="00057254">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654DB616" w14:textId="1B9C0135"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714F6087" w14:textId="52E14F3C"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0D370286" w14:textId="052306B3"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nil"/>
              <w:bottom w:val="nil"/>
              <w:right w:val="nil"/>
            </w:tcBorders>
            <w:shd w:val="clear" w:color="auto" w:fill="auto"/>
            <w:noWrap/>
            <w:vAlign w:val="bottom"/>
            <w:hideMark/>
          </w:tcPr>
          <w:p w14:paraId="12687C50" w14:textId="539E25FD"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D75D44A" w14:textId="4A92BCF7"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6FCE2C7E"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D9E9690"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8030A92" w14:textId="20DBD96C"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37B97169" w14:textId="206B1AEC"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604091F9" w14:textId="3BC53D67"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282CEC94" w14:textId="0A189018"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5E7CAB8D" w14:textId="286F49A2" w:rsidR="00461E9A" w:rsidRPr="00057254" w:rsidRDefault="00461E9A" w:rsidP="00963FE6">
            <w:pPr>
              <w:spacing w:line="360" w:lineRule="auto"/>
              <w:rPr>
                <w:color w:val="000000"/>
                <w:sz w:val="20"/>
                <w:szCs w:val="20"/>
              </w:rPr>
            </w:pPr>
            <w:r w:rsidRPr="00057254">
              <w:rPr>
                <w:color w:val="000000"/>
                <w:sz w:val="20"/>
                <w:szCs w:val="20"/>
              </w:rPr>
              <w:t>(0.001)</w:t>
            </w:r>
          </w:p>
        </w:tc>
      </w:tr>
      <w:tr w:rsidR="00963FE6" w:rsidRPr="00057254" w14:paraId="410B94F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38DC9AB" w14:textId="77777777" w:rsidR="00461E9A" w:rsidRPr="00057254" w:rsidRDefault="00461E9A" w:rsidP="00963FE6">
            <w:pPr>
              <w:spacing w:line="360" w:lineRule="auto"/>
              <w:rPr>
                <w:color w:val="000000"/>
                <w:sz w:val="20"/>
                <w:szCs w:val="20"/>
              </w:rPr>
            </w:pPr>
            <w:r w:rsidRPr="00057254">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017E948B" w14:textId="2D30CF50"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nil"/>
              <w:bottom w:val="nil"/>
              <w:right w:val="nil"/>
            </w:tcBorders>
            <w:shd w:val="clear" w:color="auto" w:fill="auto"/>
            <w:noWrap/>
            <w:vAlign w:val="bottom"/>
            <w:hideMark/>
          </w:tcPr>
          <w:p w14:paraId="70154FCA" w14:textId="6F54ADCE"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7CA2FA88" w14:textId="67D512E2"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13722C45" w14:textId="4393FF7F"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E190618" w14:textId="50689D13" w:rsidR="00461E9A" w:rsidRPr="00057254" w:rsidRDefault="00461E9A" w:rsidP="00963FE6">
            <w:pPr>
              <w:spacing w:line="360" w:lineRule="auto"/>
              <w:rPr>
                <w:color w:val="000000"/>
                <w:sz w:val="20"/>
                <w:szCs w:val="20"/>
              </w:rPr>
            </w:pPr>
            <w:r w:rsidRPr="00057254">
              <w:rPr>
                <w:color w:val="000000"/>
                <w:sz w:val="20"/>
                <w:szCs w:val="20"/>
              </w:rPr>
              <w:t>0.001***</w:t>
            </w:r>
          </w:p>
        </w:tc>
      </w:tr>
      <w:tr w:rsidR="00963FE6" w:rsidRPr="00057254" w14:paraId="0272C70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5DD3AA"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E8E1319" w14:textId="448E0A0D"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B7F86F7" w14:textId="47F49D0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6698640" w14:textId="744253C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9501AE5" w14:textId="1FBD7D43"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1248E45" w14:textId="585EB7D8"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4BAFDD7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84B43B3" w14:textId="77777777" w:rsidR="00461E9A" w:rsidRPr="00057254" w:rsidRDefault="00461E9A" w:rsidP="00963FE6">
            <w:pPr>
              <w:spacing w:line="360" w:lineRule="auto"/>
              <w:rPr>
                <w:color w:val="000000"/>
                <w:sz w:val="20"/>
                <w:szCs w:val="20"/>
              </w:rPr>
            </w:pPr>
            <w:r w:rsidRPr="00057254">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4A70D4D0" w14:textId="1824745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5A11587" w14:textId="0E3A33AD"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FC3D520" w14:textId="15925D92"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46D41AD8" w14:textId="437B29D0"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216B1CD" w14:textId="44BFC06C"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3730485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34CEF4F8"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2989B6C" w14:textId="498FB20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38F4318" w14:textId="69DD248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A0DC6CA" w14:textId="2B1C5546"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1D900069" w14:textId="66FFEC6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86C8B7F" w14:textId="0B45B8BE"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5EB00C3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253730A" w14:textId="77777777" w:rsidR="00461E9A" w:rsidRPr="00057254" w:rsidRDefault="00461E9A" w:rsidP="00963FE6">
            <w:pPr>
              <w:spacing w:line="360" w:lineRule="auto"/>
              <w:rPr>
                <w:color w:val="000000"/>
                <w:sz w:val="20"/>
                <w:szCs w:val="20"/>
              </w:rPr>
            </w:pPr>
            <w:r w:rsidRPr="00057254">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66712D22" w14:textId="28AD858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1EDD5DC6" w14:textId="63D0119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D634867" w14:textId="790030D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4DD583B" w14:textId="031DDF9A"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A8EADD8" w14:textId="0CCD0BC5"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520F0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2D15E2B"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55165656" w14:textId="23E8040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4FAFC5B" w14:textId="40406616"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3BB0041A" w14:textId="175EED8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A9A3980" w14:textId="283EBD1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99CDE75" w14:textId="314947A1"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560302C7"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62A44DC" w14:textId="77777777" w:rsidR="00461E9A" w:rsidRPr="00057254" w:rsidRDefault="00461E9A" w:rsidP="00963FE6">
            <w:pPr>
              <w:spacing w:line="360" w:lineRule="auto"/>
              <w:rPr>
                <w:color w:val="000000"/>
                <w:sz w:val="20"/>
                <w:szCs w:val="20"/>
              </w:rPr>
            </w:pPr>
            <w:r w:rsidRPr="00057254">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3EA05FEC" w14:textId="16EF49AD"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298CBCD3" w14:textId="019940B9"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734A732" w14:textId="2FCBB8F3"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59FEFA03" w14:textId="09E8EBC2"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25CA1E8E" w14:textId="637615FD" w:rsidR="00461E9A" w:rsidRPr="00057254" w:rsidRDefault="00461E9A" w:rsidP="00963FE6">
            <w:pPr>
              <w:spacing w:line="360" w:lineRule="auto"/>
              <w:rPr>
                <w:color w:val="000000"/>
                <w:sz w:val="20"/>
                <w:szCs w:val="20"/>
              </w:rPr>
            </w:pPr>
            <w:r w:rsidRPr="00057254">
              <w:rPr>
                <w:color w:val="000000"/>
                <w:sz w:val="20"/>
                <w:szCs w:val="20"/>
              </w:rPr>
              <w:t>-0.002***</w:t>
            </w:r>
          </w:p>
        </w:tc>
      </w:tr>
      <w:tr w:rsidR="00963FE6" w:rsidRPr="00057254" w14:paraId="552E8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4C8E7A4A"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0F6353D" w14:textId="74EA301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0651C28" w14:textId="1E9CA54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1F610CF" w14:textId="358318B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7EFACB7" w14:textId="47A92121"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0C1C850" w14:textId="50B0E129"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70B14A0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59BC082" w14:textId="77777777" w:rsidR="00461E9A" w:rsidRPr="00057254" w:rsidRDefault="00461E9A" w:rsidP="00963FE6">
            <w:pPr>
              <w:spacing w:line="360" w:lineRule="auto"/>
              <w:rPr>
                <w:color w:val="000000"/>
                <w:sz w:val="20"/>
                <w:szCs w:val="20"/>
              </w:rPr>
            </w:pPr>
            <w:r w:rsidRPr="00057254">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7335276C" w14:textId="5744A033"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59363F29" w14:textId="36D19A60"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1121FB83" w14:textId="01592265"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5FBA8E7B" w14:textId="3E68DCE9"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12F8DFE0" w14:textId="5C159172" w:rsidR="00461E9A" w:rsidRPr="00057254" w:rsidRDefault="00461E9A" w:rsidP="00963FE6">
            <w:pPr>
              <w:spacing w:line="360" w:lineRule="auto"/>
              <w:rPr>
                <w:color w:val="000000"/>
                <w:sz w:val="20"/>
                <w:szCs w:val="20"/>
              </w:rPr>
            </w:pPr>
            <w:r w:rsidRPr="00057254">
              <w:rPr>
                <w:color w:val="000000"/>
                <w:sz w:val="20"/>
                <w:szCs w:val="20"/>
              </w:rPr>
              <w:t>0.002***</w:t>
            </w:r>
          </w:p>
        </w:tc>
      </w:tr>
      <w:tr w:rsidR="00963FE6" w:rsidRPr="00057254" w14:paraId="6DD431F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71A41E"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B1E7F2" w14:textId="7EC2B24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A1BE89C" w14:textId="221C31A3"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BB77D43" w14:textId="5389295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494D7650" w14:textId="57EF9C0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BC0C862" w14:textId="4279AB64"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778A071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08DACD2" w14:textId="77777777" w:rsidR="00461E9A" w:rsidRPr="00057254" w:rsidRDefault="00461E9A" w:rsidP="00963FE6">
            <w:pPr>
              <w:spacing w:line="360" w:lineRule="auto"/>
              <w:rPr>
                <w:color w:val="000000"/>
                <w:sz w:val="20"/>
                <w:szCs w:val="20"/>
              </w:rPr>
            </w:pPr>
            <w:r w:rsidRPr="00057254">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562BB0E8"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nil"/>
              <w:bottom w:val="nil"/>
              <w:right w:val="nil"/>
            </w:tcBorders>
            <w:shd w:val="clear" w:color="auto" w:fill="auto"/>
            <w:noWrap/>
            <w:vAlign w:val="bottom"/>
            <w:hideMark/>
          </w:tcPr>
          <w:p w14:paraId="652E8C19"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45C17BE4"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2ABAA761"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nil"/>
              <w:bottom w:val="nil"/>
              <w:right w:val="nil"/>
            </w:tcBorders>
            <w:shd w:val="clear" w:color="auto" w:fill="auto"/>
            <w:noWrap/>
            <w:vAlign w:val="bottom"/>
            <w:hideMark/>
          </w:tcPr>
          <w:p w14:paraId="55B40E00" w14:textId="77777777" w:rsidR="00461E9A" w:rsidRPr="00057254" w:rsidRDefault="00461E9A" w:rsidP="00963FE6">
            <w:pPr>
              <w:spacing w:line="360" w:lineRule="auto"/>
              <w:rPr>
                <w:color w:val="000000"/>
                <w:sz w:val="20"/>
                <w:szCs w:val="20"/>
              </w:rPr>
            </w:pPr>
            <w:r w:rsidRPr="00057254">
              <w:rPr>
                <w:color w:val="000000"/>
                <w:sz w:val="20"/>
                <w:szCs w:val="20"/>
              </w:rPr>
              <w:t>YES</w:t>
            </w:r>
          </w:p>
        </w:tc>
      </w:tr>
    </w:tbl>
    <w:p w14:paraId="4D0A7851" w14:textId="3EFE6981"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72A66A0" w14:textId="0E24D6DD" w:rsidR="00654517" w:rsidRPr="00057254" w:rsidRDefault="004A4536" w:rsidP="00BF5092">
      <w:pPr>
        <w:spacing w:before="240" w:line="480" w:lineRule="auto"/>
      </w:pPr>
      <w:r>
        <w:rPr>
          <w:b/>
          <w:bCs/>
        </w:rPr>
        <w:lastRenderedPageBreak/>
        <w:t>Table 2</w:t>
      </w:r>
      <w:r w:rsidR="00654517" w:rsidRPr="00057254">
        <w:rPr>
          <w:b/>
          <w:bCs/>
        </w:rPr>
        <w:t xml:space="preserve"> </w:t>
      </w:r>
      <w:r w:rsidR="00654517"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654517" w:rsidRPr="00654517" w14:paraId="002A5740" w14:textId="77777777" w:rsidTr="00654517">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6831B6D8" w14:textId="77777777" w:rsidR="00654517" w:rsidRPr="00654517" w:rsidRDefault="00654517" w:rsidP="00D60FEC">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7DF0FE38" w14:textId="3794AB37" w:rsidR="00654517" w:rsidRPr="00654517" w:rsidRDefault="00654517" w:rsidP="00D60FEC">
            <w:pPr>
              <w:rPr>
                <w:color w:val="000000"/>
                <w:sz w:val="20"/>
                <w:szCs w:val="20"/>
              </w:rPr>
            </w:pPr>
            <w:r>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C15FEA" w14:textId="36E42438" w:rsidR="00654517" w:rsidRPr="00654517" w:rsidRDefault="00654517" w:rsidP="00D60FEC">
            <w:pPr>
              <w:rPr>
                <w:color w:val="000000"/>
                <w:sz w:val="20"/>
                <w:szCs w:val="20"/>
              </w:rPr>
            </w:pPr>
            <w:r>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68898E70" w14:textId="3F1F6F92" w:rsidR="00654517" w:rsidRPr="00654517" w:rsidRDefault="00654517" w:rsidP="00D60FEC">
            <w:pPr>
              <w:rPr>
                <w:color w:val="000000"/>
                <w:sz w:val="20"/>
                <w:szCs w:val="20"/>
              </w:rPr>
            </w:pPr>
            <w:r>
              <w:rPr>
                <w:color w:val="000000"/>
                <w:sz w:val="20"/>
                <w:szCs w:val="20"/>
              </w:rPr>
              <w:t>Ec. Connected.</w:t>
            </w:r>
          </w:p>
        </w:tc>
      </w:tr>
      <w:tr w:rsidR="00654517" w:rsidRPr="00654517" w14:paraId="227B687B" w14:textId="77777777" w:rsidTr="00654517">
        <w:trPr>
          <w:trHeight w:val="320"/>
        </w:trPr>
        <w:tc>
          <w:tcPr>
            <w:tcW w:w="1616" w:type="pct"/>
            <w:tcBorders>
              <w:top w:val="nil"/>
              <w:left w:val="nil"/>
              <w:bottom w:val="single" w:sz="4" w:space="0" w:color="auto"/>
              <w:right w:val="single" w:sz="4" w:space="0" w:color="auto"/>
            </w:tcBorders>
            <w:shd w:val="clear" w:color="auto" w:fill="auto"/>
            <w:noWrap/>
            <w:vAlign w:val="bottom"/>
          </w:tcPr>
          <w:p w14:paraId="2121949F" w14:textId="77777777" w:rsidR="00654517" w:rsidRPr="00654517" w:rsidRDefault="00654517" w:rsidP="00D60FEC">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204F4B3D" w14:textId="4415EF3B" w:rsidR="00654517" w:rsidRPr="00654517" w:rsidRDefault="00654517" w:rsidP="00D60FEC">
            <w:pPr>
              <w:rPr>
                <w:color w:val="000000"/>
                <w:sz w:val="20"/>
                <w:szCs w:val="20"/>
              </w:rPr>
            </w:pPr>
            <w:r>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1D0634D6" w14:textId="3B8C0E9A" w:rsidR="00654517" w:rsidRPr="00654517" w:rsidRDefault="00654517" w:rsidP="00D60FEC">
            <w:pPr>
              <w:rPr>
                <w:color w:val="000000"/>
                <w:sz w:val="20"/>
                <w:szCs w:val="20"/>
              </w:rPr>
            </w:pPr>
            <w:proofErr w:type="spellStart"/>
            <w:r>
              <w:rPr>
                <w:color w:val="000000"/>
                <w:sz w:val="20"/>
                <w:szCs w:val="20"/>
              </w:rPr>
              <w:t>Volunt</w:t>
            </w:r>
            <w:proofErr w:type="spellEnd"/>
            <w:r>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1225A8C5" w14:textId="0A0BF521" w:rsidR="00654517" w:rsidRPr="00654517" w:rsidRDefault="00654517" w:rsidP="00D60FEC">
            <w:pPr>
              <w:rPr>
                <w:color w:val="000000"/>
                <w:sz w:val="20"/>
                <w:szCs w:val="20"/>
              </w:rPr>
            </w:pPr>
            <w:r>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49C85BCB" w14:textId="6985FD13" w:rsidR="00654517" w:rsidRPr="00654517" w:rsidRDefault="00654517" w:rsidP="00D60FEC">
            <w:pPr>
              <w:rPr>
                <w:color w:val="000000"/>
                <w:sz w:val="20"/>
                <w:szCs w:val="20"/>
              </w:rPr>
            </w:pPr>
            <w:r>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26764680" w14:textId="5E57D1B1" w:rsidR="00654517" w:rsidRPr="00654517" w:rsidRDefault="00654517" w:rsidP="00D60FEC">
            <w:pPr>
              <w:rPr>
                <w:color w:val="000000"/>
                <w:sz w:val="20"/>
                <w:szCs w:val="20"/>
              </w:rPr>
            </w:pPr>
            <w:r>
              <w:rPr>
                <w:color w:val="000000"/>
                <w:sz w:val="20"/>
                <w:szCs w:val="20"/>
              </w:rPr>
              <w:t>Soc. Con.</w:t>
            </w:r>
          </w:p>
        </w:tc>
      </w:tr>
      <w:tr w:rsidR="00654517" w:rsidRPr="00654517" w14:paraId="70741B6E"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361EFB0" w14:textId="77777777" w:rsidR="00654517" w:rsidRPr="00654517" w:rsidRDefault="00654517" w:rsidP="00D60FEC">
            <w:pPr>
              <w:rPr>
                <w:color w:val="000000"/>
                <w:sz w:val="20"/>
                <w:szCs w:val="20"/>
              </w:rPr>
            </w:pPr>
            <w:r w:rsidRPr="00654517">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F35310C"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06A74FB0"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BA8BA80"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730796BD"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52ED37D"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653F0256"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14D2D91"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8D9EF03"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5BB33009"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446C355"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29C0433C"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FE026D8"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5F4F45F6"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D497D3A" w14:textId="77777777" w:rsidR="00654517" w:rsidRPr="00654517" w:rsidRDefault="00654517" w:rsidP="00D60FEC">
            <w:pPr>
              <w:rPr>
                <w:color w:val="000000"/>
                <w:sz w:val="20"/>
                <w:szCs w:val="20"/>
              </w:rPr>
            </w:pPr>
            <w:r w:rsidRPr="00654517">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4755E7B2" w14:textId="77777777" w:rsidR="00654517" w:rsidRPr="00654517" w:rsidRDefault="00654517" w:rsidP="00D60FEC">
            <w:pPr>
              <w:rPr>
                <w:color w:val="000000"/>
                <w:sz w:val="20"/>
                <w:szCs w:val="20"/>
              </w:rPr>
            </w:pPr>
            <w:r w:rsidRPr="00654517">
              <w:rPr>
                <w:color w:val="000000"/>
                <w:sz w:val="20"/>
                <w:szCs w:val="20"/>
              </w:rPr>
              <w:t>-0.011</w:t>
            </w:r>
          </w:p>
        </w:tc>
        <w:tc>
          <w:tcPr>
            <w:tcW w:w="666" w:type="pct"/>
            <w:tcBorders>
              <w:top w:val="nil"/>
              <w:left w:val="nil"/>
              <w:bottom w:val="nil"/>
              <w:right w:val="nil"/>
            </w:tcBorders>
            <w:shd w:val="clear" w:color="auto" w:fill="auto"/>
            <w:noWrap/>
            <w:vAlign w:val="bottom"/>
            <w:hideMark/>
          </w:tcPr>
          <w:p w14:paraId="45A67865" w14:textId="77777777" w:rsidR="00654517" w:rsidRPr="00654517" w:rsidRDefault="00654517" w:rsidP="00D60FEC">
            <w:pPr>
              <w:rPr>
                <w:color w:val="000000"/>
                <w:sz w:val="20"/>
                <w:szCs w:val="20"/>
              </w:rPr>
            </w:pPr>
            <w:r w:rsidRPr="00654517">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1E65A7A4" w14:textId="77777777" w:rsidR="00654517" w:rsidRPr="00654517" w:rsidRDefault="00654517" w:rsidP="00D60FEC">
            <w:pPr>
              <w:rPr>
                <w:color w:val="000000"/>
                <w:sz w:val="20"/>
                <w:szCs w:val="20"/>
              </w:rPr>
            </w:pPr>
            <w:r w:rsidRPr="00654517">
              <w:rPr>
                <w:color w:val="000000"/>
                <w:sz w:val="20"/>
                <w:szCs w:val="20"/>
              </w:rPr>
              <w:t>-0.087**</w:t>
            </w:r>
          </w:p>
        </w:tc>
        <w:tc>
          <w:tcPr>
            <w:tcW w:w="667" w:type="pct"/>
            <w:tcBorders>
              <w:top w:val="nil"/>
              <w:left w:val="nil"/>
              <w:bottom w:val="nil"/>
              <w:right w:val="nil"/>
            </w:tcBorders>
            <w:shd w:val="clear" w:color="auto" w:fill="auto"/>
            <w:noWrap/>
            <w:vAlign w:val="bottom"/>
            <w:hideMark/>
          </w:tcPr>
          <w:p w14:paraId="3CDCF61A" w14:textId="77777777" w:rsidR="00654517" w:rsidRPr="00654517" w:rsidRDefault="00654517" w:rsidP="00D60FEC">
            <w:pPr>
              <w:rPr>
                <w:color w:val="000000"/>
                <w:sz w:val="20"/>
                <w:szCs w:val="20"/>
              </w:rPr>
            </w:pPr>
            <w:r w:rsidRPr="00654517">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03DA0DC7" w14:textId="77777777" w:rsidR="00654517" w:rsidRPr="00654517" w:rsidRDefault="00654517" w:rsidP="00D60FEC">
            <w:pPr>
              <w:rPr>
                <w:color w:val="000000"/>
                <w:sz w:val="20"/>
                <w:szCs w:val="20"/>
              </w:rPr>
            </w:pPr>
            <w:r w:rsidRPr="00654517">
              <w:rPr>
                <w:color w:val="000000"/>
                <w:sz w:val="20"/>
                <w:szCs w:val="20"/>
              </w:rPr>
              <w:t>-0.028</w:t>
            </w:r>
          </w:p>
        </w:tc>
      </w:tr>
      <w:tr w:rsidR="00654517" w:rsidRPr="00654517" w14:paraId="3BD0E58E"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F3BD0D2"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4C6FC0E" w14:textId="77777777" w:rsidR="00654517" w:rsidRPr="00654517" w:rsidRDefault="00654517" w:rsidP="00D60FEC">
            <w:pPr>
              <w:rPr>
                <w:color w:val="000000"/>
                <w:sz w:val="20"/>
                <w:szCs w:val="20"/>
              </w:rPr>
            </w:pPr>
            <w:r w:rsidRPr="00654517">
              <w:rPr>
                <w:color w:val="000000"/>
                <w:sz w:val="20"/>
                <w:szCs w:val="20"/>
              </w:rPr>
              <w:t>(0.029)</w:t>
            </w:r>
          </w:p>
        </w:tc>
        <w:tc>
          <w:tcPr>
            <w:tcW w:w="666" w:type="pct"/>
            <w:tcBorders>
              <w:top w:val="nil"/>
              <w:left w:val="nil"/>
              <w:bottom w:val="nil"/>
              <w:right w:val="nil"/>
            </w:tcBorders>
            <w:shd w:val="clear" w:color="auto" w:fill="auto"/>
            <w:noWrap/>
            <w:vAlign w:val="bottom"/>
            <w:hideMark/>
          </w:tcPr>
          <w:p w14:paraId="50C070FD" w14:textId="77777777" w:rsidR="00654517" w:rsidRPr="00654517" w:rsidRDefault="00654517" w:rsidP="00D60FEC">
            <w:pPr>
              <w:rPr>
                <w:color w:val="000000"/>
                <w:sz w:val="20"/>
                <w:szCs w:val="20"/>
              </w:rPr>
            </w:pPr>
            <w:r w:rsidRPr="00654517">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1BB73D4" w14:textId="77777777" w:rsidR="00654517" w:rsidRPr="00654517" w:rsidRDefault="00654517" w:rsidP="00D60FEC">
            <w:pPr>
              <w:rPr>
                <w:color w:val="000000"/>
                <w:sz w:val="20"/>
                <w:szCs w:val="20"/>
              </w:rPr>
            </w:pPr>
            <w:r w:rsidRPr="00654517">
              <w:rPr>
                <w:color w:val="000000"/>
                <w:sz w:val="20"/>
                <w:szCs w:val="20"/>
              </w:rPr>
              <w:t>(0.027)</w:t>
            </w:r>
          </w:p>
        </w:tc>
        <w:tc>
          <w:tcPr>
            <w:tcW w:w="667" w:type="pct"/>
            <w:tcBorders>
              <w:top w:val="nil"/>
              <w:left w:val="nil"/>
              <w:bottom w:val="nil"/>
              <w:right w:val="nil"/>
            </w:tcBorders>
            <w:shd w:val="clear" w:color="auto" w:fill="auto"/>
            <w:noWrap/>
            <w:vAlign w:val="bottom"/>
            <w:hideMark/>
          </w:tcPr>
          <w:p w14:paraId="0F573E4C" w14:textId="77777777" w:rsidR="00654517" w:rsidRPr="00654517" w:rsidRDefault="00654517" w:rsidP="00D60FEC">
            <w:pPr>
              <w:rPr>
                <w:color w:val="000000"/>
                <w:sz w:val="20"/>
                <w:szCs w:val="20"/>
              </w:rPr>
            </w:pPr>
            <w:r w:rsidRPr="00654517">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20FD9885" w14:textId="77777777" w:rsidR="00654517" w:rsidRPr="00654517" w:rsidRDefault="00654517" w:rsidP="00D60FEC">
            <w:pPr>
              <w:rPr>
                <w:color w:val="000000"/>
                <w:sz w:val="20"/>
                <w:szCs w:val="20"/>
              </w:rPr>
            </w:pPr>
            <w:r w:rsidRPr="00654517">
              <w:rPr>
                <w:color w:val="000000"/>
                <w:sz w:val="20"/>
                <w:szCs w:val="20"/>
              </w:rPr>
              <w:t>(0.031)</w:t>
            </w:r>
          </w:p>
        </w:tc>
      </w:tr>
      <w:tr w:rsidR="00654517" w:rsidRPr="00654517" w14:paraId="2664BCFD"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8035E1D" w14:textId="77777777" w:rsidR="00654517" w:rsidRPr="00654517" w:rsidRDefault="00654517" w:rsidP="00D60FEC">
            <w:pPr>
              <w:rPr>
                <w:color w:val="000000"/>
                <w:sz w:val="20"/>
                <w:szCs w:val="20"/>
              </w:rPr>
            </w:pPr>
            <w:r w:rsidRPr="00654517">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143E5D19" w14:textId="77777777" w:rsidR="00654517" w:rsidRPr="00654517" w:rsidRDefault="00654517" w:rsidP="00D60FEC">
            <w:pPr>
              <w:rPr>
                <w:color w:val="000000"/>
                <w:sz w:val="20"/>
                <w:szCs w:val="20"/>
              </w:rPr>
            </w:pPr>
            <w:r w:rsidRPr="00654517">
              <w:rPr>
                <w:color w:val="000000"/>
                <w:sz w:val="20"/>
                <w:szCs w:val="20"/>
              </w:rPr>
              <w:t>-0.803***</w:t>
            </w:r>
          </w:p>
        </w:tc>
        <w:tc>
          <w:tcPr>
            <w:tcW w:w="666" w:type="pct"/>
            <w:tcBorders>
              <w:top w:val="nil"/>
              <w:left w:val="nil"/>
              <w:bottom w:val="nil"/>
              <w:right w:val="nil"/>
            </w:tcBorders>
            <w:shd w:val="clear" w:color="auto" w:fill="auto"/>
            <w:noWrap/>
            <w:vAlign w:val="bottom"/>
            <w:hideMark/>
          </w:tcPr>
          <w:p w14:paraId="37864466" w14:textId="77777777" w:rsidR="00654517" w:rsidRPr="00654517" w:rsidRDefault="00654517" w:rsidP="00D60FEC">
            <w:pPr>
              <w:rPr>
                <w:color w:val="000000"/>
                <w:sz w:val="20"/>
                <w:szCs w:val="20"/>
              </w:rPr>
            </w:pPr>
            <w:r w:rsidRPr="00654517">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34FADF5D" w14:textId="77777777" w:rsidR="00654517" w:rsidRPr="00654517" w:rsidRDefault="00654517" w:rsidP="00D60FEC">
            <w:pPr>
              <w:rPr>
                <w:color w:val="000000"/>
                <w:sz w:val="20"/>
                <w:szCs w:val="20"/>
              </w:rPr>
            </w:pPr>
            <w:r w:rsidRPr="00654517">
              <w:rPr>
                <w:color w:val="000000"/>
                <w:sz w:val="20"/>
                <w:szCs w:val="20"/>
              </w:rPr>
              <w:t>-0.765***</w:t>
            </w:r>
          </w:p>
        </w:tc>
        <w:tc>
          <w:tcPr>
            <w:tcW w:w="667" w:type="pct"/>
            <w:tcBorders>
              <w:top w:val="nil"/>
              <w:left w:val="nil"/>
              <w:bottom w:val="nil"/>
              <w:right w:val="nil"/>
            </w:tcBorders>
            <w:shd w:val="clear" w:color="auto" w:fill="auto"/>
            <w:noWrap/>
            <w:vAlign w:val="bottom"/>
            <w:hideMark/>
          </w:tcPr>
          <w:p w14:paraId="1757B241" w14:textId="77777777" w:rsidR="00654517" w:rsidRPr="00654517" w:rsidRDefault="00654517" w:rsidP="00D60FEC">
            <w:pPr>
              <w:rPr>
                <w:color w:val="000000"/>
                <w:sz w:val="20"/>
                <w:szCs w:val="20"/>
              </w:rPr>
            </w:pPr>
            <w:r w:rsidRPr="00654517">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1A5E1552" w14:textId="77777777" w:rsidR="00654517" w:rsidRPr="00654517" w:rsidRDefault="00654517" w:rsidP="00D60FEC">
            <w:pPr>
              <w:rPr>
                <w:color w:val="000000"/>
                <w:sz w:val="20"/>
                <w:szCs w:val="20"/>
              </w:rPr>
            </w:pPr>
            <w:r w:rsidRPr="00654517">
              <w:rPr>
                <w:color w:val="000000"/>
                <w:sz w:val="20"/>
                <w:szCs w:val="20"/>
              </w:rPr>
              <w:t>-0.736***</w:t>
            </w:r>
          </w:p>
        </w:tc>
      </w:tr>
      <w:tr w:rsidR="00654517" w:rsidRPr="00654517" w14:paraId="3EA745B5"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01B2F35B"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92E9B70" w14:textId="77777777" w:rsidR="00654517" w:rsidRPr="00654517" w:rsidRDefault="00654517" w:rsidP="00D60FEC">
            <w:pPr>
              <w:rPr>
                <w:color w:val="000000"/>
                <w:sz w:val="20"/>
                <w:szCs w:val="20"/>
              </w:rPr>
            </w:pPr>
            <w:r w:rsidRPr="00654517">
              <w:rPr>
                <w:color w:val="000000"/>
                <w:sz w:val="20"/>
                <w:szCs w:val="20"/>
              </w:rPr>
              <w:t>(0.163)</w:t>
            </w:r>
          </w:p>
        </w:tc>
        <w:tc>
          <w:tcPr>
            <w:tcW w:w="666" w:type="pct"/>
            <w:tcBorders>
              <w:top w:val="nil"/>
              <w:left w:val="nil"/>
              <w:bottom w:val="nil"/>
              <w:right w:val="nil"/>
            </w:tcBorders>
            <w:shd w:val="clear" w:color="auto" w:fill="auto"/>
            <w:noWrap/>
            <w:vAlign w:val="bottom"/>
            <w:hideMark/>
          </w:tcPr>
          <w:p w14:paraId="1C0DE611" w14:textId="77777777" w:rsidR="00654517" w:rsidRPr="00654517" w:rsidRDefault="00654517" w:rsidP="00D60FEC">
            <w:pPr>
              <w:rPr>
                <w:color w:val="000000"/>
                <w:sz w:val="20"/>
                <w:szCs w:val="20"/>
              </w:rPr>
            </w:pPr>
            <w:r w:rsidRPr="00654517">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5C3FE481" w14:textId="77777777" w:rsidR="00654517" w:rsidRPr="00654517" w:rsidRDefault="00654517" w:rsidP="00D60FEC">
            <w:pPr>
              <w:rPr>
                <w:color w:val="000000"/>
                <w:sz w:val="20"/>
                <w:szCs w:val="20"/>
              </w:rPr>
            </w:pPr>
            <w:r w:rsidRPr="00654517">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1A2E09E6" w14:textId="77777777" w:rsidR="00654517" w:rsidRPr="00654517" w:rsidRDefault="00654517" w:rsidP="00D60FEC">
            <w:pPr>
              <w:rPr>
                <w:color w:val="000000"/>
                <w:sz w:val="20"/>
                <w:szCs w:val="20"/>
              </w:rPr>
            </w:pPr>
            <w:r w:rsidRPr="00654517">
              <w:rPr>
                <w:color w:val="000000"/>
                <w:sz w:val="20"/>
                <w:szCs w:val="20"/>
              </w:rPr>
              <w:t>(0.16)</w:t>
            </w:r>
          </w:p>
        </w:tc>
        <w:tc>
          <w:tcPr>
            <w:tcW w:w="668" w:type="pct"/>
            <w:tcBorders>
              <w:top w:val="nil"/>
              <w:left w:val="nil"/>
              <w:bottom w:val="nil"/>
              <w:right w:val="nil"/>
            </w:tcBorders>
            <w:shd w:val="clear" w:color="auto" w:fill="auto"/>
            <w:noWrap/>
            <w:vAlign w:val="bottom"/>
            <w:hideMark/>
          </w:tcPr>
          <w:p w14:paraId="733E78A5" w14:textId="77777777" w:rsidR="00654517" w:rsidRPr="00654517" w:rsidRDefault="00654517" w:rsidP="00D60FEC">
            <w:pPr>
              <w:rPr>
                <w:color w:val="000000"/>
                <w:sz w:val="20"/>
                <w:szCs w:val="20"/>
              </w:rPr>
            </w:pPr>
            <w:r w:rsidRPr="00654517">
              <w:rPr>
                <w:color w:val="000000"/>
                <w:sz w:val="20"/>
                <w:szCs w:val="20"/>
              </w:rPr>
              <w:t>(0.164)</w:t>
            </w:r>
          </w:p>
        </w:tc>
      </w:tr>
      <w:tr w:rsidR="00654517" w:rsidRPr="00654517" w14:paraId="71E06CA8"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229FCA8" w14:textId="482A80F2" w:rsidR="00654517" w:rsidRPr="00654517" w:rsidRDefault="00654517" w:rsidP="00D60FEC">
            <w:pPr>
              <w:rPr>
                <w:color w:val="000000"/>
                <w:sz w:val="20"/>
                <w:szCs w:val="20"/>
              </w:rPr>
            </w:pPr>
            <w:r w:rsidRPr="00654517">
              <w:rPr>
                <w:color w:val="000000"/>
                <w:sz w:val="20"/>
                <w:szCs w:val="20"/>
              </w:rPr>
              <w:t xml:space="preserve">Social Capital </w:t>
            </w:r>
            <w:r>
              <w:rPr>
                <w:color w:val="000000"/>
                <w:sz w:val="20"/>
                <w:szCs w:val="20"/>
              </w:rPr>
              <w:t>Community</w:t>
            </w:r>
          </w:p>
        </w:tc>
        <w:tc>
          <w:tcPr>
            <w:tcW w:w="666" w:type="pct"/>
            <w:tcBorders>
              <w:top w:val="nil"/>
              <w:left w:val="nil"/>
              <w:bottom w:val="nil"/>
              <w:right w:val="single" w:sz="4" w:space="0" w:color="auto"/>
            </w:tcBorders>
            <w:shd w:val="clear" w:color="auto" w:fill="auto"/>
            <w:noWrap/>
            <w:vAlign w:val="bottom"/>
            <w:hideMark/>
          </w:tcPr>
          <w:p w14:paraId="0FCE92F3" w14:textId="77777777" w:rsidR="00654517" w:rsidRPr="00654517" w:rsidRDefault="00654517" w:rsidP="00D60FEC">
            <w:pPr>
              <w:rPr>
                <w:color w:val="000000"/>
                <w:sz w:val="20"/>
                <w:szCs w:val="20"/>
              </w:rPr>
            </w:pPr>
            <w:r w:rsidRPr="00654517">
              <w:rPr>
                <w:color w:val="000000"/>
                <w:sz w:val="20"/>
                <w:szCs w:val="20"/>
              </w:rPr>
              <w:t>0.382***</w:t>
            </w:r>
          </w:p>
        </w:tc>
        <w:tc>
          <w:tcPr>
            <w:tcW w:w="666" w:type="pct"/>
            <w:tcBorders>
              <w:top w:val="nil"/>
              <w:left w:val="nil"/>
              <w:bottom w:val="nil"/>
              <w:right w:val="nil"/>
            </w:tcBorders>
            <w:shd w:val="clear" w:color="auto" w:fill="auto"/>
            <w:noWrap/>
            <w:vAlign w:val="bottom"/>
            <w:hideMark/>
          </w:tcPr>
          <w:p w14:paraId="02E8268F" w14:textId="77777777" w:rsidR="00654517" w:rsidRPr="00654517" w:rsidRDefault="00654517" w:rsidP="00D60FEC">
            <w:pPr>
              <w:rPr>
                <w:color w:val="000000"/>
                <w:sz w:val="20"/>
                <w:szCs w:val="20"/>
              </w:rPr>
            </w:pPr>
            <w:r w:rsidRPr="00654517">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1F1BEADB" w14:textId="77777777" w:rsidR="00654517" w:rsidRPr="00654517" w:rsidRDefault="00654517" w:rsidP="00D60FEC">
            <w:pPr>
              <w:rPr>
                <w:color w:val="000000"/>
                <w:sz w:val="20"/>
                <w:szCs w:val="20"/>
              </w:rPr>
            </w:pPr>
            <w:r w:rsidRPr="00654517">
              <w:rPr>
                <w:color w:val="000000"/>
                <w:sz w:val="20"/>
                <w:szCs w:val="20"/>
              </w:rPr>
              <w:t>1.115***</w:t>
            </w:r>
          </w:p>
        </w:tc>
        <w:tc>
          <w:tcPr>
            <w:tcW w:w="667" w:type="pct"/>
            <w:tcBorders>
              <w:top w:val="nil"/>
              <w:left w:val="nil"/>
              <w:bottom w:val="nil"/>
              <w:right w:val="nil"/>
            </w:tcBorders>
            <w:shd w:val="clear" w:color="auto" w:fill="auto"/>
            <w:noWrap/>
            <w:vAlign w:val="bottom"/>
            <w:hideMark/>
          </w:tcPr>
          <w:p w14:paraId="0D0DA22A" w14:textId="77777777" w:rsidR="00654517" w:rsidRPr="00654517" w:rsidRDefault="00654517" w:rsidP="00D60FEC">
            <w:pPr>
              <w:rPr>
                <w:color w:val="000000"/>
                <w:sz w:val="20"/>
                <w:szCs w:val="20"/>
              </w:rPr>
            </w:pPr>
            <w:r w:rsidRPr="00654517">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5F12DE20" w14:textId="77777777" w:rsidR="00654517" w:rsidRPr="00654517" w:rsidRDefault="00654517" w:rsidP="00D60FEC">
            <w:pPr>
              <w:rPr>
                <w:color w:val="000000"/>
                <w:sz w:val="20"/>
                <w:szCs w:val="20"/>
                <w:highlight w:val="yellow"/>
              </w:rPr>
            </w:pPr>
            <w:r w:rsidRPr="00654517">
              <w:rPr>
                <w:color w:val="000000"/>
                <w:sz w:val="20"/>
                <w:szCs w:val="20"/>
                <w:highlight w:val="yellow"/>
              </w:rPr>
              <w:t>-0.061***</w:t>
            </w:r>
          </w:p>
        </w:tc>
      </w:tr>
      <w:tr w:rsidR="00654517" w:rsidRPr="00654517" w14:paraId="5FA69702"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49B54C9C"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B48E5F2" w14:textId="77777777" w:rsidR="00654517" w:rsidRPr="00654517" w:rsidRDefault="00654517" w:rsidP="00D60FEC">
            <w:pPr>
              <w:rPr>
                <w:color w:val="000000"/>
                <w:sz w:val="20"/>
                <w:szCs w:val="20"/>
              </w:rPr>
            </w:pPr>
            <w:r w:rsidRPr="00654517">
              <w:rPr>
                <w:color w:val="000000"/>
                <w:sz w:val="20"/>
                <w:szCs w:val="20"/>
              </w:rPr>
              <w:t>(0.097)</w:t>
            </w:r>
          </w:p>
        </w:tc>
        <w:tc>
          <w:tcPr>
            <w:tcW w:w="666" w:type="pct"/>
            <w:tcBorders>
              <w:top w:val="nil"/>
              <w:left w:val="nil"/>
              <w:bottom w:val="nil"/>
              <w:right w:val="nil"/>
            </w:tcBorders>
            <w:shd w:val="clear" w:color="auto" w:fill="auto"/>
            <w:noWrap/>
            <w:vAlign w:val="bottom"/>
            <w:hideMark/>
          </w:tcPr>
          <w:p w14:paraId="46AA569F" w14:textId="77777777" w:rsidR="00654517" w:rsidRPr="00654517" w:rsidRDefault="00654517" w:rsidP="00D60FEC">
            <w:pPr>
              <w:rPr>
                <w:color w:val="000000"/>
                <w:sz w:val="20"/>
                <w:szCs w:val="20"/>
              </w:rPr>
            </w:pPr>
            <w:r w:rsidRPr="00654517">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FC9E636" w14:textId="77777777" w:rsidR="00654517" w:rsidRPr="00654517" w:rsidRDefault="00654517" w:rsidP="00D60FEC">
            <w:pPr>
              <w:rPr>
                <w:color w:val="000000"/>
                <w:sz w:val="20"/>
                <w:szCs w:val="20"/>
              </w:rPr>
            </w:pPr>
            <w:r w:rsidRPr="00654517">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4F914DEE" w14:textId="77777777" w:rsidR="00654517" w:rsidRPr="00654517" w:rsidRDefault="00654517" w:rsidP="00D60FEC">
            <w:pPr>
              <w:rPr>
                <w:color w:val="000000"/>
                <w:sz w:val="20"/>
                <w:szCs w:val="20"/>
              </w:rPr>
            </w:pPr>
            <w:r w:rsidRPr="00654517">
              <w:rPr>
                <w:color w:val="000000"/>
                <w:sz w:val="20"/>
                <w:szCs w:val="20"/>
              </w:rPr>
              <w:t>(0.061)</w:t>
            </w:r>
          </w:p>
        </w:tc>
        <w:tc>
          <w:tcPr>
            <w:tcW w:w="668" w:type="pct"/>
            <w:tcBorders>
              <w:top w:val="nil"/>
              <w:left w:val="nil"/>
              <w:bottom w:val="nil"/>
              <w:right w:val="nil"/>
            </w:tcBorders>
            <w:shd w:val="clear" w:color="auto" w:fill="auto"/>
            <w:noWrap/>
            <w:vAlign w:val="bottom"/>
            <w:hideMark/>
          </w:tcPr>
          <w:p w14:paraId="146772AA" w14:textId="77777777" w:rsidR="00654517" w:rsidRPr="00654517" w:rsidRDefault="00654517" w:rsidP="00D60FEC">
            <w:pPr>
              <w:rPr>
                <w:color w:val="000000"/>
                <w:sz w:val="20"/>
                <w:szCs w:val="20"/>
              </w:rPr>
            </w:pPr>
            <w:r w:rsidRPr="00654517">
              <w:rPr>
                <w:color w:val="000000"/>
                <w:sz w:val="20"/>
                <w:szCs w:val="20"/>
              </w:rPr>
              <w:t>(0.01)</w:t>
            </w:r>
          </w:p>
        </w:tc>
      </w:tr>
      <w:tr w:rsidR="00654517" w:rsidRPr="00654517" w14:paraId="7417128E"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14FC0ADC" w14:textId="77777777" w:rsidR="00654517" w:rsidRPr="00654517" w:rsidRDefault="00654517" w:rsidP="00D60FEC">
            <w:pPr>
              <w:rPr>
                <w:color w:val="000000"/>
                <w:sz w:val="20"/>
                <w:szCs w:val="20"/>
              </w:rPr>
            </w:pPr>
            <w:r w:rsidRPr="00654517">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24395950"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47241F2A"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FCC6493"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6F3B3ED4"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EE64CA4"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07FACAB2"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42FCFC4"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942678C"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38B3B6D"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F73AF12"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41023B9"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0A37566A"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675692B0"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B3ECC41" w14:textId="77777777" w:rsidR="00654517" w:rsidRPr="00654517" w:rsidRDefault="00654517" w:rsidP="00D60FEC">
            <w:pPr>
              <w:rPr>
                <w:color w:val="000000"/>
                <w:sz w:val="20"/>
                <w:szCs w:val="20"/>
              </w:rPr>
            </w:pPr>
            <w:r w:rsidRPr="00654517">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732EBF4A" w14:textId="77777777" w:rsidR="00654517" w:rsidRPr="00654517" w:rsidRDefault="00654517" w:rsidP="00D60FEC">
            <w:pPr>
              <w:rPr>
                <w:color w:val="000000"/>
                <w:sz w:val="20"/>
                <w:szCs w:val="20"/>
              </w:rPr>
            </w:pPr>
            <w:r w:rsidRPr="00654517">
              <w:rPr>
                <w:color w:val="000000"/>
                <w:sz w:val="20"/>
                <w:szCs w:val="20"/>
              </w:rPr>
              <w:t>0.001</w:t>
            </w:r>
          </w:p>
        </w:tc>
        <w:tc>
          <w:tcPr>
            <w:tcW w:w="666" w:type="pct"/>
            <w:tcBorders>
              <w:top w:val="nil"/>
              <w:left w:val="nil"/>
              <w:bottom w:val="nil"/>
              <w:right w:val="nil"/>
            </w:tcBorders>
            <w:shd w:val="clear" w:color="auto" w:fill="auto"/>
            <w:noWrap/>
            <w:vAlign w:val="bottom"/>
            <w:hideMark/>
          </w:tcPr>
          <w:p w14:paraId="636D6661" w14:textId="77777777" w:rsidR="00654517" w:rsidRPr="00654517" w:rsidRDefault="00654517" w:rsidP="00D60FEC">
            <w:pPr>
              <w:rPr>
                <w:color w:val="000000"/>
                <w:sz w:val="20"/>
                <w:szCs w:val="20"/>
              </w:rPr>
            </w:pPr>
            <w:r w:rsidRPr="00654517">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76FD71AC"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nil"/>
            </w:tcBorders>
            <w:shd w:val="clear" w:color="auto" w:fill="auto"/>
            <w:noWrap/>
            <w:vAlign w:val="bottom"/>
            <w:hideMark/>
          </w:tcPr>
          <w:p w14:paraId="73FEDCE6" w14:textId="77777777" w:rsidR="00654517" w:rsidRPr="00654517" w:rsidRDefault="00654517" w:rsidP="00D60FEC">
            <w:pPr>
              <w:rPr>
                <w:color w:val="000000"/>
                <w:sz w:val="20"/>
                <w:szCs w:val="20"/>
              </w:rPr>
            </w:pPr>
            <w:r w:rsidRPr="00654517">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136D68B5"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381AD441"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F4646D8"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618D5AA" w14:textId="77777777" w:rsidR="00654517" w:rsidRPr="00654517" w:rsidRDefault="00654517" w:rsidP="00D60FEC">
            <w:pPr>
              <w:rPr>
                <w:color w:val="000000"/>
                <w:sz w:val="20"/>
                <w:szCs w:val="20"/>
              </w:rPr>
            </w:pPr>
            <w:r w:rsidRPr="00654517">
              <w:rPr>
                <w:color w:val="000000"/>
                <w:sz w:val="20"/>
                <w:szCs w:val="20"/>
              </w:rPr>
              <w:t>(0.001)</w:t>
            </w:r>
          </w:p>
        </w:tc>
        <w:tc>
          <w:tcPr>
            <w:tcW w:w="666" w:type="pct"/>
            <w:tcBorders>
              <w:top w:val="nil"/>
              <w:left w:val="nil"/>
              <w:bottom w:val="nil"/>
              <w:right w:val="nil"/>
            </w:tcBorders>
            <w:shd w:val="clear" w:color="auto" w:fill="auto"/>
            <w:noWrap/>
            <w:vAlign w:val="bottom"/>
            <w:hideMark/>
          </w:tcPr>
          <w:p w14:paraId="41C9A4B6" w14:textId="77777777" w:rsidR="00654517" w:rsidRPr="00654517" w:rsidRDefault="00654517" w:rsidP="00D60FEC">
            <w:pPr>
              <w:rPr>
                <w:color w:val="000000"/>
                <w:sz w:val="20"/>
                <w:szCs w:val="20"/>
              </w:rPr>
            </w:pPr>
            <w:r w:rsidRPr="00654517">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FC0BEAB"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505F9D2E" w14:textId="77777777" w:rsidR="00654517" w:rsidRPr="00654517" w:rsidRDefault="00654517" w:rsidP="00D60FEC">
            <w:pPr>
              <w:rPr>
                <w:color w:val="000000"/>
                <w:sz w:val="20"/>
                <w:szCs w:val="20"/>
              </w:rPr>
            </w:pPr>
            <w:r w:rsidRPr="00654517">
              <w:rPr>
                <w:color w:val="000000"/>
                <w:sz w:val="20"/>
                <w:szCs w:val="20"/>
              </w:rPr>
              <w:t>(0.001)</w:t>
            </w:r>
          </w:p>
        </w:tc>
        <w:tc>
          <w:tcPr>
            <w:tcW w:w="668" w:type="pct"/>
            <w:tcBorders>
              <w:top w:val="nil"/>
              <w:left w:val="nil"/>
              <w:bottom w:val="nil"/>
              <w:right w:val="nil"/>
            </w:tcBorders>
            <w:shd w:val="clear" w:color="auto" w:fill="auto"/>
            <w:noWrap/>
            <w:vAlign w:val="bottom"/>
            <w:hideMark/>
          </w:tcPr>
          <w:p w14:paraId="7F1DDFAC" w14:textId="77777777" w:rsidR="00654517" w:rsidRPr="00654517" w:rsidRDefault="00654517" w:rsidP="00D60FEC">
            <w:pPr>
              <w:rPr>
                <w:color w:val="000000"/>
                <w:sz w:val="20"/>
                <w:szCs w:val="20"/>
              </w:rPr>
            </w:pPr>
            <w:r w:rsidRPr="00654517">
              <w:rPr>
                <w:color w:val="000000"/>
                <w:sz w:val="20"/>
                <w:szCs w:val="20"/>
              </w:rPr>
              <w:t>(0.001)</w:t>
            </w:r>
          </w:p>
        </w:tc>
      </w:tr>
      <w:tr w:rsidR="00654517" w:rsidRPr="00654517" w14:paraId="18024701"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84D845F" w14:textId="77777777" w:rsidR="00654517" w:rsidRPr="00654517" w:rsidRDefault="00654517" w:rsidP="00D60FEC">
            <w:pPr>
              <w:rPr>
                <w:color w:val="000000"/>
                <w:sz w:val="20"/>
                <w:szCs w:val="20"/>
              </w:rPr>
            </w:pPr>
            <w:r w:rsidRPr="00654517">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0DC2AA5" w14:textId="77777777" w:rsidR="00654517" w:rsidRPr="00654517" w:rsidRDefault="00654517" w:rsidP="00D60FEC">
            <w:pPr>
              <w:rPr>
                <w:color w:val="000000"/>
                <w:sz w:val="20"/>
                <w:szCs w:val="20"/>
              </w:rPr>
            </w:pPr>
            <w:r w:rsidRPr="00654517">
              <w:rPr>
                <w:color w:val="000000"/>
                <w:sz w:val="20"/>
                <w:szCs w:val="20"/>
              </w:rPr>
              <w:t>0.004***</w:t>
            </w:r>
          </w:p>
        </w:tc>
        <w:tc>
          <w:tcPr>
            <w:tcW w:w="666" w:type="pct"/>
            <w:tcBorders>
              <w:top w:val="nil"/>
              <w:left w:val="nil"/>
              <w:bottom w:val="nil"/>
              <w:right w:val="nil"/>
            </w:tcBorders>
            <w:shd w:val="clear" w:color="auto" w:fill="auto"/>
            <w:noWrap/>
            <w:vAlign w:val="bottom"/>
            <w:hideMark/>
          </w:tcPr>
          <w:p w14:paraId="295CD8A1" w14:textId="77777777" w:rsidR="00654517" w:rsidRPr="00654517" w:rsidRDefault="00654517" w:rsidP="00D60FEC">
            <w:pPr>
              <w:rPr>
                <w:color w:val="000000"/>
                <w:sz w:val="20"/>
                <w:szCs w:val="20"/>
              </w:rPr>
            </w:pPr>
            <w:r w:rsidRPr="00654517">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69EF6669" w14:textId="77777777" w:rsidR="00654517" w:rsidRPr="00654517" w:rsidRDefault="00654517" w:rsidP="00D60FEC">
            <w:pPr>
              <w:rPr>
                <w:color w:val="000000"/>
                <w:sz w:val="20"/>
                <w:szCs w:val="20"/>
              </w:rPr>
            </w:pPr>
            <w:r w:rsidRPr="00654517">
              <w:rPr>
                <w:color w:val="000000"/>
                <w:sz w:val="20"/>
                <w:szCs w:val="20"/>
              </w:rPr>
              <w:t>0.002***</w:t>
            </w:r>
          </w:p>
        </w:tc>
        <w:tc>
          <w:tcPr>
            <w:tcW w:w="667" w:type="pct"/>
            <w:tcBorders>
              <w:top w:val="nil"/>
              <w:left w:val="nil"/>
              <w:bottom w:val="nil"/>
              <w:right w:val="nil"/>
            </w:tcBorders>
            <w:shd w:val="clear" w:color="auto" w:fill="auto"/>
            <w:noWrap/>
            <w:vAlign w:val="bottom"/>
            <w:hideMark/>
          </w:tcPr>
          <w:p w14:paraId="2038C6C1" w14:textId="77777777" w:rsidR="00654517" w:rsidRPr="00654517" w:rsidRDefault="00654517" w:rsidP="00D60FEC">
            <w:pPr>
              <w:rPr>
                <w:color w:val="000000"/>
                <w:sz w:val="20"/>
                <w:szCs w:val="20"/>
              </w:rPr>
            </w:pPr>
            <w:r w:rsidRPr="00654517">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D2D9036" w14:textId="77777777" w:rsidR="00654517" w:rsidRPr="00654517" w:rsidRDefault="00654517" w:rsidP="00D60FEC">
            <w:pPr>
              <w:rPr>
                <w:color w:val="000000"/>
                <w:sz w:val="20"/>
                <w:szCs w:val="20"/>
              </w:rPr>
            </w:pPr>
            <w:r w:rsidRPr="00654517">
              <w:rPr>
                <w:color w:val="000000"/>
                <w:sz w:val="20"/>
                <w:szCs w:val="20"/>
              </w:rPr>
              <w:t>0.003***</w:t>
            </w:r>
          </w:p>
        </w:tc>
      </w:tr>
      <w:tr w:rsidR="00654517" w:rsidRPr="00654517" w14:paraId="1CA3ED14"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2A6AAD9B"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992EEA5"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4DA19E3"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E201385"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F99D179"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2B05E80C"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287952BF"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7CACE23" w14:textId="77777777" w:rsidR="00654517" w:rsidRPr="00654517" w:rsidRDefault="00654517" w:rsidP="00D60FEC">
            <w:pPr>
              <w:rPr>
                <w:color w:val="000000"/>
                <w:sz w:val="20"/>
                <w:szCs w:val="20"/>
              </w:rPr>
            </w:pPr>
            <w:r w:rsidRPr="00654517">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1A53058F"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E09078D"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B73ACCD"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nil"/>
            </w:tcBorders>
            <w:shd w:val="clear" w:color="auto" w:fill="auto"/>
            <w:noWrap/>
            <w:vAlign w:val="bottom"/>
            <w:hideMark/>
          </w:tcPr>
          <w:p w14:paraId="5FB9029F"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57A678E8" w14:textId="77777777" w:rsidR="00654517" w:rsidRPr="00654517" w:rsidRDefault="00654517" w:rsidP="00D60FEC">
            <w:pPr>
              <w:rPr>
                <w:color w:val="000000"/>
                <w:sz w:val="20"/>
                <w:szCs w:val="20"/>
              </w:rPr>
            </w:pPr>
            <w:r w:rsidRPr="00654517">
              <w:rPr>
                <w:color w:val="000000"/>
                <w:sz w:val="20"/>
                <w:szCs w:val="20"/>
              </w:rPr>
              <w:t>-0.001***</w:t>
            </w:r>
          </w:p>
        </w:tc>
      </w:tr>
      <w:tr w:rsidR="00654517" w:rsidRPr="00654517" w14:paraId="1B793794"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1682388"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327F073"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4E402FA9"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F7155F7"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9FBA9F8"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16B43C47"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21DA6B3B"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1455DCB2" w14:textId="77777777" w:rsidR="00654517" w:rsidRPr="00654517" w:rsidRDefault="00654517" w:rsidP="00D60FEC">
            <w:pPr>
              <w:rPr>
                <w:color w:val="000000"/>
                <w:sz w:val="20"/>
                <w:szCs w:val="20"/>
              </w:rPr>
            </w:pPr>
            <w:r w:rsidRPr="00654517">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3D00476B"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4EC0BAE6"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2CEDA07"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648F1B87"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611FF3D7"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483CF892"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3506E08"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F99FA34"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612079CD"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5ED904E"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5C5CA36"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3FEB7D91"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25222050"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6618CB29" w14:textId="77777777" w:rsidR="00654517" w:rsidRPr="00654517" w:rsidRDefault="00654517" w:rsidP="00D60FEC">
            <w:pPr>
              <w:rPr>
                <w:color w:val="000000"/>
                <w:sz w:val="20"/>
                <w:szCs w:val="20"/>
              </w:rPr>
            </w:pPr>
            <w:r w:rsidRPr="00654517">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6036C0BB" w14:textId="77777777" w:rsidR="00654517" w:rsidRPr="00654517" w:rsidRDefault="00654517" w:rsidP="00D60FEC">
            <w:pPr>
              <w:rPr>
                <w:color w:val="000000"/>
                <w:sz w:val="20"/>
                <w:szCs w:val="20"/>
              </w:rPr>
            </w:pPr>
            <w:r w:rsidRPr="00654517">
              <w:rPr>
                <w:color w:val="000000"/>
                <w:sz w:val="20"/>
                <w:szCs w:val="20"/>
              </w:rPr>
              <w:t>-0.001***</w:t>
            </w:r>
          </w:p>
        </w:tc>
        <w:tc>
          <w:tcPr>
            <w:tcW w:w="666" w:type="pct"/>
            <w:tcBorders>
              <w:top w:val="nil"/>
              <w:left w:val="nil"/>
              <w:bottom w:val="nil"/>
              <w:right w:val="nil"/>
            </w:tcBorders>
            <w:shd w:val="clear" w:color="auto" w:fill="auto"/>
            <w:noWrap/>
            <w:vAlign w:val="bottom"/>
            <w:hideMark/>
          </w:tcPr>
          <w:p w14:paraId="2F8CA1CC" w14:textId="77777777" w:rsidR="00654517" w:rsidRPr="00654517" w:rsidRDefault="00654517" w:rsidP="00D60FEC">
            <w:pPr>
              <w:rPr>
                <w:color w:val="000000"/>
                <w:sz w:val="20"/>
                <w:szCs w:val="20"/>
              </w:rPr>
            </w:pPr>
            <w:r w:rsidRPr="00654517">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127DD1C"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nil"/>
            </w:tcBorders>
            <w:shd w:val="clear" w:color="auto" w:fill="auto"/>
            <w:noWrap/>
            <w:vAlign w:val="bottom"/>
            <w:hideMark/>
          </w:tcPr>
          <w:p w14:paraId="315A5862" w14:textId="77777777" w:rsidR="00654517" w:rsidRPr="00654517" w:rsidRDefault="00654517" w:rsidP="00D60FEC">
            <w:pPr>
              <w:rPr>
                <w:color w:val="000000"/>
                <w:sz w:val="20"/>
                <w:szCs w:val="20"/>
              </w:rPr>
            </w:pPr>
            <w:r w:rsidRPr="00654517">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71FD7FF0" w14:textId="77777777" w:rsidR="00654517" w:rsidRPr="00654517" w:rsidRDefault="00654517" w:rsidP="00D60FEC">
            <w:pPr>
              <w:rPr>
                <w:color w:val="000000"/>
                <w:sz w:val="20"/>
                <w:szCs w:val="20"/>
              </w:rPr>
            </w:pPr>
            <w:r w:rsidRPr="00654517">
              <w:rPr>
                <w:color w:val="000000"/>
                <w:sz w:val="20"/>
                <w:szCs w:val="20"/>
              </w:rPr>
              <w:t>-0.002***</w:t>
            </w:r>
          </w:p>
        </w:tc>
      </w:tr>
      <w:tr w:rsidR="00654517" w:rsidRPr="00654517" w14:paraId="4BB79089"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293E55C9"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6DC6C0"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296E9F93"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3EC8C7E"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4D67930"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62F42836"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74D44B51"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C30A758" w14:textId="77777777" w:rsidR="00654517" w:rsidRPr="00654517" w:rsidRDefault="00654517" w:rsidP="00D60FEC">
            <w:pPr>
              <w:rPr>
                <w:color w:val="000000"/>
                <w:sz w:val="20"/>
                <w:szCs w:val="20"/>
              </w:rPr>
            </w:pPr>
            <w:r w:rsidRPr="00654517">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5190B110" w14:textId="77777777" w:rsidR="00654517" w:rsidRPr="00654517" w:rsidRDefault="00654517" w:rsidP="00D60FEC">
            <w:pPr>
              <w:rPr>
                <w:color w:val="000000"/>
                <w:sz w:val="20"/>
                <w:szCs w:val="20"/>
              </w:rPr>
            </w:pPr>
            <w:r w:rsidRPr="00654517">
              <w:rPr>
                <w:color w:val="000000"/>
                <w:sz w:val="20"/>
                <w:szCs w:val="20"/>
              </w:rPr>
              <w:t>0.002***</w:t>
            </w:r>
          </w:p>
        </w:tc>
        <w:tc>
          <w:tcPr>
            <w:tcW w:w="666" w:type="pct"/>
            <w:tcBorders>
              <w:top w:val="nil"/>
              <w:left w:val="nil"/>
              <w:bottom w:val="nil"/>
              <w:right w:val="nil"/>
            </w:tcBorders>
            <w:shd w:val="clear" w:color="auto" w:fill="auto"/>
            <w:noWrap/>
            <w:vAlign w:val="bottom"/>
            <w:hideMark/>
          </w:tcPr>
          <w:p w14:paraId="36E58157" w14:textId="77777777" w:rsidR="00654517" w:rsidRPr="00654517" w:rsidRDefault="00654517" w:rsidP="00D60FEC">
            <w:pPr>
              <w:rPr>
                <w:color w:val="000000"/>
                <w:sz w:val="20"/>
                <w:szCs w:val="20"/>
              </w:rPr>
            </w:pPr>
            <w:r w:rsidRPr="00654517">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1D9FA7DF"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10F7D182" w14:textId="77777777" w:rsidR="00654517" w:rsidRPr="00654517" w:rsidRDefault="00654517" w:rsidP="00D60FEC">
            <w:pPr>
              <w:rPr>
                <w:color w:val="000000"/>
                <w:sz w:val="20"/>
                <w:szCs w:val="20"/>
              </w:rPr>
            </w:pPr>
            <w:r w:rsidRPr="00654517">
              <w:rPr>
                <w:color w:val="000000"/>
                <w:sz w:val="20"/>
                <w:szCs w:val="20"/>
              </w:rPr>
              <w:t>0.002***</w:t>
            </w:r>
          </w:p>
        </w:tc>
        <w:tc>
          <w:tcPr>
            <w:tcW w:w="668" w:type="pct"/>
            <w:tcBorders>
              <w:top w:val="nil"/>
              <w:left w:val="nil"/>
              <w:bottom w:val="nil"/>
              <w:right w:val="nil"/>
            </w:tcBorders>
            <w:shd w:val="clear" w:color="auto" w:fill="auto"/>
            <w:noWrap/>
            <w:vAlign w:val="bottom"/>
            <w:hideMark/>
          </w:tcPr>
          <w:p w14:paraId="0E2D243F" w14:textId="77777777" w:rsidR="00654517" w:rsidRPr="00654517" w:rsidRDefault="00654517" w:rsidP="00D60FEC">
            <w:pPr>
              <w:rPr>
                <w:color w:val="000000"/>
                <w:sz w:val="20"/>
                <w:szCs w:val="20"/>
              </w:rPr>
            </w:pPr>
            <w:r w:rsidRPr="00654517">
              <w:rPr>
                <w:color w:val="000000"/>
                <w:sz w:val="20"/>
                <w:szCs w:val="20"/>
              </w:rPr>
              <w:t>0.002***</w:t>
            </w:r>
          </w:p>
        </w:tc>
      </w:tr>
      <w:tr w:rsidR="00654517" w:rsidRPr="00654517" w14:paraId="65681260"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0F5A58BE"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180B1D4F"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D702095"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19EFFDF"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BCADEB5"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10CEB7A6"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46F9881F"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6495DA1E" w14:textId="77777777" w:rsidR="00654517" w:rsidRPr="00654517" w:rsidRDefault="00654517" w:rsidP="00D60FEC">
            <w:pPr>
              <w:rPr>
                <w:color w:val="000000"/>
                <w:sz w:val="20"/>
                <w:szCs w:val="20"/>
              </w:rPr>
            </w:pPr>
            <w:r w:rsidRPr="00654517">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63DDAAA8" w14:textId="77777777" w:rsidR="00654517" w:rsidRPr="00654517" w:rsidRDefault="00654517" w:rsidP="00D60FEC">
            <w:pPr>
              <w:rPr>
                <w:color w:val="000000"/>
                <w:sz w:val="20"/>
                <w:szCs w:val="20"/>
              </w:rPr>
            </w:pPr>
            <w:r w:rsidRPr="00654517">
              <w:rPr>
                <w:color w:val="000000"/>
                <w:sz w:val="20"/>
                <w:szCs w:val="20"/>
              </w:rPr>
              <w:t>YES</w:t>
            </w:r>
          </w:p>
        </w:tc>
        <w:tc>
          <w:tcPr>
            <w:tcW w:w="666" w:type="pct"/>
            <w:tcBorders>
              <w:top w:val="nil"/>
              <w:left w:val="nil"/>
              <w:bottom w:val="nil"/>
              <w:right w:val="nil"/>
            </w:tcBorders>
            <w:shd w:val="clear" w:color="auto" w:fill="auto"/>
            <w:noWrap/>
            <w:vAlign w:val="bottom"/>
            <w:hideMark/>
          </w:tcPr>
          <w:p w14:paraId="49E8CF3D" w14:textId="77777777" w:rsidR="00654517" w:rsidRPr="00654517" w:rsidRDefault="00654517" w:rsidP="00D60FEC">
            <w:pPr>
              <w:rPr>
                <w:color w:val="000000"/>
                <w:sz w:val="20"/>
                <w:szCs w:val="20"/>
              </w:rPr>
            </w:pPr>
            <w:r w:rsidRPr="00654517">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36339B2" w14:textId="77777777" w:rsidR="00654517" w:rsidRPr="00654517" w:rsidRDefault="00654517" w:rsidP="00D60FEC">
            <w:pPr>
              <w:rPr>
                <w:color w:val="000000"/>
                <w:sz w:val="20"/>
                <w:szCs w:val="20"/>
              </w:rPr>
            </w:pPr>
            <w:r w:rsidRPr="00654517">
              <w:rPr>
                <w:color w:val="000000"/>
                <w:sz w:val="20"/>
                <w:szCs w:val="20"/>
              </w:rPr>
              <w:t>YES</w:t>
            </w:r>
          </w:p>
        </w:tc>
        <w:tc>
          <w:tcPr>
            <w:tcW w:w="667" w:type="pct"/>
            <w:tcBorders>
              <w:top w:val="nil"/>
              <w:left w:val="nil"/>
              <w:bottom w:val="nil"/>
              <w:right w:val="nil"/>
            </w:tcBorders>
            <w:shd w:val="clear" w:color="auto" w:fill="auto"/>
            <w:noWrap/>
            <w:vAlign w:val="bottom"/>
            <w:hideMark/>
          </w:tcPr>
          <w:p w14:paraId="10A90FAC" w14:textId="77777777" w:rsidR="00654517" w:rsidRPr="00654517" w:rsidRDefault="00654517" w:rsidP="00D60FEC">
            <w:pPr>
              <w:rPr>
                <w:color w:val="000000"/>
                <w:sz w:val="20"/>
                <w:szCs w:val="20"/>
              </w:rPr>
            </w:pPr>
            <w:r w:rsidRPr="00654517">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0CB0131" w14:textId="77777777" w:rsidR="00654517" w:rsidRPr="00654517" w:rsidRDefault="00654517" w:rsidP="00D60FEC">
            <w:pPr>
              <w:rPr>
                <w:color w:val="000000"/>
                <w:sz w:val="20"/>
                <w:szCs w:val="20"/>
              </w:rPr>
            </w:pPr>
            <w:r w:rsidRPr="00654517">
              <w:rPr>
                <w:color w:val="000000"/>
                <w:sz w:val="20"/>
                <w:szCs w:val="20"/>
              </w:rPr>
              <w:t>YES</w:t>
            </w:r>
          </w:p>
        </w:tc>
      </w:tr>
    </w:tbl>
    <w:p w14:paraId="6DE7E680" w14:textId="77777777" w:rsidR="00654517" w:rsidRPr="00057254" w:rsidRDefault="00654517" w:rsidP="00654517">
      <w:pPr>
        <w:spacing w:line="480" w:lineRule="auto"/>
      </w:pPr>
    </w:p>
    <w:p w14:paraId="49413F68" w14:textId="48FCC88D" w:rsidR="00654517" w:rsidRPr="00654517" w:rsidRDefault="00654517" w:rsidP="0065451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9EE6546" w14:textId="3F585BDA" w:rsidR="00654517" w:rsidRPr="00057254" w:rsidRDefault="00654517" w:rsidP="00654517">
      <w:pPr>
        <w:spacing w:before="12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49E58EE0"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Table </w:t>
      </w:r>
      <w:r w:rsidR="0004068C">
        <w:t>3</w:t>
      </w:r>
      <w:r>
        <w:t xml:space="preserve">). </w:t>
      </w:r>
    </w:p>
    <w:p w14:paraId="07FF3C16" w14:textId="50622E4A"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antisystem 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for antisystem 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5535E45C" w14:textId="77777777" w:rsidR="00BF5092" w:rsidRDefault="00BF5092" w:rsidP="00BF5092">
      <w:pPr>
        <w:spacing w:before="120" w:line="480" w:lineRule="auto"/>
        <w:ind w:firstLine="357"/>
      </w:pPr>
    </w:p>
    <w:p w14:paraId="351B7131" w14:textId="77777777" w:rsidR="00BF5092" w:rsidRDefault="00BF5092" w:rsidP="00BF5092">
      <w:pPr>
        <w:spacing w:before="120" w:line="480" w:lineRule="auto"/>
        <w:ind w:firstLine="357"/>
      </w:pPr>
    </w:p>
    <w:p w14:paraId="359D0109" w14:textId="77777777" w:rsidR="00BF5092" w:rsidRPr="00057254" w:rsidRDefault="00BF5092" w:rsidP="00BF5092">
      <w:pPr>
        <w:spacing w:before="120" w:line="480" w:lineRule="auto"/>
        <w:ind w:firstLine="357"/>
      </w:pPr>
    </w:p>
    <w:p w14:paraId="56904B2D" w14:textId="360797AC" w:rsidR="00C65F65" w:rsidRPr="00057254" w:rsidRDefault="00C65F65" w:rsidP="00963FE6">
      <w:pPr>
        <w:spacing w:before="240" w:line="480" w:lineRule="auto"/>
      </w:pPr>
      <w:r w:rsidRPr="00057254">
        <w:rPr>
          <w:b/>
          <w:bCs/>
        </w:rPr>
        <w:lastRenderedPageBreak/>
        <w:t xml:space="preserve">Table </w:t>
      </w:r>
      <w:r w:rsidR="004A4536">
        <w:rPr>
          <w:b/>
          <w:bCs/>
        </w:rPr>
        <w:t>3</w:t>
      </w:r>
      <w:r w:rsidRPr="00057254">
        <w:rPr>
          <w:b/>
          <w:bCs/>
        </w:rPr>
        <w:t>.</w:t>
      </w:r>
      <w:r w:rsidRPr="00057254">
        <w:t xml:space="preserve"> Interactions between social capital and economic change</w:t>
      </w:r>
      <w:r w:rsidR="004A4536">
        <w:t>, 2016 elections (Part 1)</w:t>
      </w:r>
      <w:r w:rsidR="00963FE6"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C65F65" w:rsidRPr="00057254" w14:paraId="6197B648" w14:textId="77777777" w:rsidTr="00C9512C">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78A0D3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4CEAC3EE" w14:textId="77777777" w:rsidR="00C65F65" w:rsidRPr="00057254" w:rsidRDefault="00C65F65" w:rsidP="00963FE6">
            <w:pPr>
              <w:spacing w:line="360" w:lineRule="auto"/>
              <w:rPr>
                <w:b/>
                <w:bCs/>
                <w:color w:val="000000"/>
                <w:sz w:val="16"/>
                <w:szCs w:val="16"/>
              </w:rPr>
            </w:pPr>
            <w:r w:rsidRPr="00057254">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656B548E" w14:textId="77777777" w:rsidR="00C65F65" w:rsidRPr="00057254" w:rsidRDefault="00C65F65" w:rsidP="00963FE6">
            <w:pPr>
              <w:spacing w:line="360" w:lineRule="auto"/>
              <w:rPr>
                <w:b/>
                <w:bCs/>
                <w:color w:val="000000"/>
                <w:sz w:val="16"/>
                <w:szCs w:val="16"/>
              </w:rPr>
            </w:pPr>
            <w:proofErr w:type="spellStart"/>
            <w:r w:rsidRPr="00057254">
              <w:rPr>
                <w:b/>
                <w:bCs/>
                <w:color w:val="000000"/>
                <w:sz w:val="16"/>
                <w:szCs w:val="16"/>
              </w:rPr>
              <w:t>Volunt</w:t>
            </w:r>
            <w:proofErr w:type="spellEnd"/>
            <w:r w:rsidRPr="00057254">
              <w:rPr>
                <w:b/>
                <w:bCs/>
                <w:color w:val="000000"/>
                <w:sz w:val="16"/>
                <w:szCs w:val="16"/>
              </w:rPr>
              <w:t>. Rate</w:t>
            </w:r>
          </w:p>
        </w:tc>
      </w:tr>
      <w:tr w:rsidR="00C65F65" w:rsidRPr="00057254" w14:paraId="6DB5D5E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438DB2D"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643CF9D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124A1C5B"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02E81B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5332F4DD"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4E8A2A4"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4BB45E0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188BE7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46" w:type="dxa"/>
            <w:tcBorders>
              <w:top w:val="nil"/>
              <w:left w:val="nil"/>
              <w:bottom w:val="nil"/>
              <w:right w:val="nil"/>
            </w:tcBorders>
            <w:shd w:val="clear" w:color="auto" w:fill="auto"/>
            <w:noWrap/>
            <w:vAlign w:val="center"/>
            <w:hideMark/>
          </w:tcPr>
          <w:p w14:paraId="560089DD"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79B84B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3DCBB7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61194E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1B89804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050B56CD"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1F0DA7A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9E484F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7ECD910D"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F42AF10"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46" w:type="dxa"/>
            <w:tcBorders>
              <w:top w:val="nil"/>
              <w:left w:val="nil"/>
              <w:bottom w:val="nil"/>
              <w:right w:val="nil"/>
            </w:tcBorders>
            <w:shd w:val="clear" w:color="auto" w:fill="auto"/>
            <w:noWrap/>
            <w:vAlign w:val="center"/>
            <w:hideMark/>
          </w:tcPr>
          <w:p w14:paraId="2C42BEB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2C94FC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03614"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6E677AEC" w14:textId="77777777" w:rsidR="00C65F65" w:rsidRPr="00057254" w:rsidRDefault="00C65F65" w:rsidP="00963FE6">
            <w:pPr>
              <w:spacing w:line="360" w:lineRule="auto"/>
              <w:rPr>
                <w:color w:val="000000"/>
                <w:sz w:val="16"/>
                <w:szCs w:val="16"/>
              </w:rPr>
            </w:pPr>
            <w:r w:rsidRPr="00057254">
              <w:rPr>
                <w:color w:val="000000"/>
                <w:sz w:val="16"/>
                <w:szCs w:val="16"/>
              </w:rPr>
              <w:t>-0.026</w:t>
            </w:r>
          </w:p>
        </w:tc>
        <w:tc>
          <w:tcPr>
            <w:tcW w:w="992" w:type="dxa"/>
            <w:tcBorders>
              <w:top w:val="nil"/>
              <w:left w:val="nil"/>
              <w:bottom w:val="nil"/>
              <w:right w:val="nil"/>
            </w:tcBorders>
            <w:shd w:val="clear" w:color="auto" w:fill="auto"/>
            <w:noWrap/>
            <w:vAlign w:val="center"/>
            <w:hideMark/>
          </w:tcPr>
          <w:p w14:paraId="12E3B1E3" w14:textId="77777777" w:rsidR="00C65F65" w:rsidRPr="00057254" w:rsidRDefault="00C65F65" w:rsidP="00963FE6">
            <w:pPr>
              <w:spacing w:line="360" w:lineRule="auto"/>
              <w:rPr>
                <w:color w:val="000000"/>
                <w:sz w:val="16"/>
                <w:szCs w:val="16"/>
              </w:rPr>
            </w:pPr>
            <w:r w:rsidRPr="00057254">
              <w:rPr>
                <w:color w:val="000000"/>
                <w:sz w:val="16"/>
                <w:szCs w:val="16"/>
                <w:highlight w:val="yellow"/>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42C1892" w14:textId="77777777" w:rsidR="00C65F65" w:rsidRPr="00057254" w:rsidRDefault="00C65F65" w:rsidP="00963FE6">
            <w:pPr>
              <w:spacing w:line="360" w:lineRule="auto"/>
              <w:rPr>
                <w:color w:val="000000"/>
                <w:sz w:val="16"/>
                <w:szCs w:val="16"/>
              </w:rPr>
            </w:pPr>
            <w:r w:rsidRPr="00057254">
              <w:rPr>
                <w:color w:val="000000"/>
                <w:sz w:val="16"/>
                <w:szCs w:val="16"/>
              </w:rPr>
              <w:t>-0.038</w:t>
            </w:r>
          </w:p>
        </w:tc>
        <w:tc>
          <w:tcPr>
            <w:tcW w:w="992" w:type="dxa"/>
            <w:tcBorders>
              <w:top w:val="nil"/>
              <w:left w:val="nil"/>
              <w:bottom w:val="nil"/>
              <w:right w:val="nil"/>
            </w:tcBorders>
            <w:shd w:val="clear" w:color="auto" w:fill="auto"/>
            <w:noWrap/>
            <w:vAlign w:val="center"/>
            <w:hideMark/>
          </w:tcPr>
          <w:p w14:paraId="6AB78156" w14:textId="77777777" w:rsidR="00C65F65" w:rsidRPr="00057254" w:rsidRDefault="00C65F65" w:rsidP="00963FE6">
            <w:pPr>
              <w:spacing w:line="360" w:lineRule="auto"/>
              <w:rPr>
                <w:color w:val="000000"/>
                <w:sz w:val="16"/>
                <w:szCs w:val="16"/>
              </w:rPr>
            </w:pPr>
            <w:r w:rsidRPr="00057254">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1CE9BA74" w14:textId="77777777" w:rsidR="00C65F65" w:rsidRPr="00057254" w:rsidRDefault="00C65F65" w:rsidP="00963FE6">
            <w:pPr>
              <w:spacing w:line="360" w:lineRule="auto"/>
              <w:rPr>
                <w:color w:val="000000"/>
                <w:sz w:val="16"/>
                <w:szCs w:val="16"/>
              </w:rPr>
            </w:pPr>
            <w:r w:rsidRPr="00057254">
              <w:rPr>
                <w:color w:val="000000"/>
                <w:sz w:val="16"/>
                <w:szCs w:val="16"/>
              </w:rPr>
              <w:t>-0.017</w:t>
            </w:r>
          </w:p>
        </w:tc>
        <w:tc>
          <w:tcPr>
            <w:tcW w:w="992" w:type="dxa"/>
            <w:tcBorders>
              <w:top w:val="nil"/>
              <w:left w:val="nil"/>
              <w:bottom w:val="nil"/>
              <w:right w:val="nil"/>
            </w:tcBorders>
            <w:shd w:val="clear" w:color="auto" w:fill="auto"/>
            <w:noWrap/>
            <w:vAlign w:val="center"/>
            <w:hideMark/>
          </w:tcPr>
          <w:p w14:paraId="4DA2B16E" w14:textId="77777777" w:rsidR="00C65F65" w:rsidRPr="00057254" w:rsidRDefault="00C65F65" w:rsidP="00963FE6">
            <w:pPr>
              <w:spacing w:line="360" w:lineRule="auto"/>
              <w:rPr>
                <w:color w:val="000000"/>
                <w:sz w:val="16"/>
                <w:szCs w:val="16"/>
              </w:rPr>
            </w:pPr>
            <w:r w:rsidRPr="00057254">
              <w:rPr>
                <w:color w:val="000000"/>
                <w:sz w:val="16"/>
                <w:szCs w:val="16"/>
                <w:highlight w:val="yellow"/>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57DB920" w14:textId="77777777" w:rsidR="00C65F65" w:rsidRPr="00057254" w:rsidRDefault="00C65F65" w:rsidP="00963FE6">
            <w:pPr>
              <w:spacing w:line="360" w:lineRule="auto"/>
              <w:rPr>
                <w:color w:val="000000"/>
                <w:sz w:val="16"/>
                <w:szCs w:val="16"/>
              </w:rPr>
            </w:pPr>
            <w:r w:rsidRPr="00057254">
              <w:rPr>
                <w:color w:val="000000"/>
                <w:sz w:val="16"/>
                <w:szCs w:val="16"/>
              </w:rPr>
              <w:t>-0.031</w:t>
            </w:r>
          </w:p>
        </w:tc>
        <w:tc>
          <w:tcPr>
            <w:tcW w:w="946" w:type="dxa"/>
            <w:tcBorders>
              <w:top w:val="nil"/>
              <w:left w:val="nil"/>
              <w:bottom w:val="nil"/>
              <w:right w:val="nil"/>
            </w:tcBorders>
            <w:shd w:val="clear" w:color="auto" w:fill="auto"/>
            <w:noWrap/>
            <w:vAlign w:val="center"/>
            <w:hideMark/>
          </w:tcPr>
          <w:p w14:paraId="7333FD9A" w14:textId="77777777" w:rsidR="00C65F65" w:rsidRPr="00057254" w:rsidRDefault="00C65F65" w:rsidP="00963FE6">
            <w:pPr>
              <w:spacing w:line="360" w:lineRule="auto"/>
              <w:rPr>
                <w:color w:val="000000"/>
                <w:sz w:val="16"/>
                <w:szCs w:val="16"/>
              </w:rPr>
            </w:pPr>
            <w:r w:rsidRPr="00057254">
              <w:rPr>
                <w:color w:val="000000"/>
                <w:sz w:val="16"/>
                <w:szCs w:val="16"/>
              </w:rPr>
              <w:t>-0.03</w:t>
            </w:r>
          </w:p>
        </w:tc>
      </w:tr>
      <w:tr w:rsidR="00C65F65" w:rsidRPr="00057254" w14:paraId="5EAEA931"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A9DEE1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7C446E4"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2" w:type="dxa"/>
            <w:tcBorders>
              <w:top w:val="nil"/>
              <w:left w:val="nil"/>
              <w:bottom w:val="nil"/>
              <w:right w:val="nil"/>
            </w:tcBorders>
            <w:shd w:val="clear" w:color="auto" w:fill="auto"/>
            <w:noWrap/>
            <w:vAlign w:val="center"/>
            <w:hideMark/>
          </w:tcPr>
          <w:p w14:paraId="4FE084CD"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537C7E"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2" w:type="dxa"/>
            <w:tcBorders>
              <w:top w:val="nil"/>
              <w:left w:val="nil"/>
              <w:bottom w:val="nil"/>
              <w:right w:val="nil"/>
            </w:tcBorders>
            <w:shd w:val="clear" w:color="auto" w:fill="auto"/>
            <w:noWrap/>
            <w:vAlign w:val="center"/>
            <w:hideMark/>
          </w:tcPr>
          <w:p w14:paraId="64DBEDAD"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6439E215"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2" w:type="dxa"/>
            <w:tcBorders>
              <w:top w:val="nil"/>
              <w:left w:val="nil"/>
              <w:bottom w:val="nil"/>
              <w:right w:val="nil"/>
            </w:tcBorders>
            <w:shd w:val="clear" w:color="auto" w:fill="auto"/>
            <w:noWrap/>
            <w:vAlign w:val="center"/>
            <w:hideMark/>
          </w:tcPr>
          <w:p w14:paraId="1BA33079"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5E875A90"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46" w:type="dxa"/>
            <w:tcBorders>
              <w:top w:val="nil"/>
              <w:left w:val="nil"/>
              <w:bottom w:val="nil"/>
              <w:right w:val="nil"/>
            </w:tcBorders>
            <w:shd w:val="clear" w:color="auto" w:fill="auto"/>
            <w:noWrap/>
            <w:vAlign w:val="center"/>
            <w:hideMark/>
          </w:tcPr>
          <w:p w14:paraId="09AA2088" w14:textId="77777777" w:rsidR="00C65F65" w:rsidRPr="00057254" w:rsidRDefault="00C65F65" w:rsidP="00963FE6">
            <w:pPr>
              <w:spacing w:line="360" w:lineRule="auto"/>
              <w:rPr>
                <w:color w:val="000000"/>
                <w:sz w:val="16"/>
                <w:szCs w:val="16"/>
              </w:rPr>
            </w:pPr>
            <w:r w:rsidRPr="00057254">
              <w:rPr>
                <w:color w:val="000000"/>
                <w:sz w:val="16"/>
                <w:szCs w:val="16"/>
              </w:rPr>
              <w:t>(0.024)</w:t>
            </w:r>
          </w:p>
        </w:tc>
      </w:tr>
      <w:tr w:rsidR="00C65F65" w:rsidRPr="00057254" w14:paraId="5C29E2D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D9DA7F2"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5440E560"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27*</w:t>
            </w:r>
          </w:p>
        </w:tc>
        <w:tc>
          <w:tcPr>
            <w:tcW w:w="992" w:type="dxa"/>
            <w:tcBorders>
              <w:top w:val="nil"/>
              <w:left w:val="nil"/>
              <w:bottom w:val="nil"/>
              <w:right w:val="nil"/>
            </w:tcBorders>
            <w:shd w:val="clear" w:color="auto" w:fill="auto"/>
            <w:noWrap/>
            <w:vAlign w:val="center"/>
            <w:hideMark/>
          </w:tcPr>
          <w:p w14:paraId="58AC7475"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6AFC8B83" w14:textId="77777777" w:rsidR="00C65F65" w:rsidRPr="00057254" w:rsidRDefault="00C65F65" w:rsidP="00963FE6">
            <w:pPr>
              <w:spacing w:line="360" w:lineRule="auto"/>
              <w:rPr>
                <w:color w:val="000000"/>
                <w:sz w:val="16"/>
                <w:szCs w:val="16"/>
              </w:rPr>
            </w:pPr>
            <w:r w:rsidRPr="00057254">
              <w:rPr>
                <w:color w:val="000000"/>
                <w:sz w:val="16"/>
                <w:szCs w:val="16"/>
              </w:rPr>
              <w:t>0.699*</w:t>
            </w:r>
          </w:p>
        </w:tc>
        <w:tc>
          <w:tcPr>
            <w:tcW w:w="992" w:type="dxa"/>
            <w:tcBorders>
              <w:top w:val="nil"/>
              <w:left w:val="nil"/>
              <w:bottom w:val="nil"/>
              <w:right w:val="nil"/>
            </w:tcBorders>
            <w:shd w:val="clear" w:color="auto" w:fill="auto"/>
            <w:noWrap/>
            <w:vAlign w:val="center"/>
            <w:hideMark/>
          </w:tcPr>
          <w:p w14:paraId="758106B7" w14:textId="77777777" w:rsidR="00C65F65" w:rsidRPr="00057254" w:rsidRDefault="00C65F65" w:rsidP="00963FE6">
            <w:pPr>
              <w:spacing w:line="360" w:lineRule="auto"/>
              <w:rPr>
                <w:color w:val="000000"/>
                <w:sz w:val="16"/>
                <w:szCs w:val="16"/>
              </w:rPr>
            </w:pPr>
            <w:r w:rsidRPr="00057254">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71EB8A7F" w14:textId="77777777" w:rsidR="00C65F65" w:rsidRPr="00057254" w:rsidRDefault="00C65F65" w:rsidP="00963FE6">
            <w:pPr>
              <w:spacing w:line="360" w:lineRule="auto"/>
              <w:rPr>
                <w:color w:val="000000"/>
                <w:sz w:val="16"/>
                <w:szCs w:val="16"/>
              </w:rPr>
            </w:pPr>
            <w:r w:rsidRPr="00057254">
              <w:rPr>
                <w:color w:val="000000"/>
                <w:sz w:val="16"/>
                <w:szCs w:val="16"/>
                <w:highlight w:val="yellow"/>
              </w:rPr>
              <w:t>0.164***</w:t>
            </w:r>
          </w:p>
        </w:tc>
        <w:tc>
          <w:tcPr>
            <w:tcW w:w="992" w:type="dxa"/>
            <w:tcBorders>
              <w:top w:val="nil"/>
              <w:left w:val="nil"/>
              <w:bottom w:val="nil"/>
              <w:right w:val="nil"/>
            </w:tcBorders>
            <w:shd w:val="clear" w:color="auto" w:fill="auto"/>
            <w:noWrap/>
            <w:vAlign w:val="center"/>
            <w:hideMark/>
          </w:tcPr>
          <w:p w14:paraId="742D1941" w14:textId="77777777" w:rsidR="00C65F65" w:rsidRPr="00057254" w:rsidRDefault="00C65F65" w:rsidP="00963FE6">
            <w:pPr>
              <w:spacing w:line="360" w:lineRule="auto"/>
              <w:rPr>
                <w:color w:val="000000"/>
                <w:sz w:val="16"/>
                <w:szCs w:val="16"/>
              </w:rPr>
            </w:pPr>
            <w:r w:rsidRPr="00057254">
              <w:rPr>
                <w:color w:val="000000"/>
                <w:sz w:val="16"/>
                <w:szCs w:val="16"/>
                <w:highlight w:val="yellow"/>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012EBAD8" w14:textId="77777777" w:rsidR="00C65F65" w:rsidRPr="00057254" w:rsidRDefault="00C65F65" w:rsidP="00963FE6">
            <w:pPr>
              <w:spacing w:line="360" w:lineRule="auto"/>
              <w:rPr>
                <w:color w:val="000000"/>
                <w:sz w:val="16"/>
                <w:szCs w:val="16"/>
              </w:rPr>
            </w:pPr>
            <w:r w:rsidRPr="00057254">
              <w:rPr>
                <w:color w:val="000000"/>
                <w:sz w:val="16"/>
                <w:szCs w:val="16"/>
              </w:rPr>
              <w:t>0.2*</w:t>
            </w:r>
          </w:p>
        </w:tc>
        <w:tc>
          <w:tcPr>
            <w:tcW w:w="946" w:type="dxa"/>
            <w:tcBorders>
              <w:top w:val="nil"/>
              <w:left w:val="nil"/>
              <w:bottom w:val="nil"/>
              <w:right w:val="nil"/>
            </w:tcBorders>
            <w:shd w:val="clear" w:color="auto" w:fill="auto"/>
            <w:noWrap/>
            <w:vAlign w:val="center"/>
            <w:hideMark/>
          </w:tcPr>
          <w:p w14:paraId="78C2970E" w14:textId="77777777" w:rsidR="00C65F65" w:rsidRPr="00057254" w:rsidRDefault="00C65F65" w:rsidP="00963FE6">
            <w:pPr>
              <w:spacing w:line="360" w:lineRule="auto"/>
              <w:rPr>
                <w:color w:val="000000"/>
                <w:sz w:val="16"/>
                <w:szCs w:val="16"/>
              </w:rPr>
            </w:pPr>
            <w:r w:rsidRPr="00057254">
              <w:rPr>
                <w:color w:val="000000"/>
                <w:sz w:val="16"/>
                <w:szCs w:val="16"/>
              </w:rPr>
              <w:t>0.29†</w:t>
            </w:r>
          </w:p>
        </w:tc>
      </w:tr>
      <w:tr w:rsidR="00C65F65" w:rsidRPr="00057254" w14:paraId="5327B9F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EFD63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4FA488A" w14:textId="77777777" w:rsidR="00C65F65" w:rsidRPr="00057254" w:rsidRDefault="00C65F65" w:rsidP="00963FE6">
            <w:pPr>
              <w:spacing w:line="360" w:lineRule="auto"/>
              <w:rPr>
                <w:color w:val="000000"/>
                <w:sz w:val="16"/>
                <w:szCs w:val="16"/>
              </w:rPr>
            </w:pPr>
            <w:r w:rsidRPr="00057254">
              <w:rPr>
                <w:color w:val="000000"/>
                <w:sz w:val="16"/>
                <w:szCs w:val="16"/>
              </w:rPr>
              <w:t>(0.114)</w:t>
            </w:r>
          </w:p>
        </w:tc>
        <w:tc>
          <w:tcPr>
            <w:tcW w:w="992" w:type="dxa"/>
            <w:tcBorders>
              <w:top w:val="nil"/>
              <w:left w:val="nil"/>
              <w:bottom w:val="nil"/>
              <w:right w:val="nil"/>
            </w:tcBorders>
            <w:shd w:val="clear" w:color="auto" w:fill="auto"/>
            <w:noWrap/>
            <w:vAlign w:val="center"/>
            <w:hideMark/>
          </w:tcPr>
          <w:p w14:paraId="10BD84F7" w14:textId="77777777" w:rsidR="00C65F65" w:rsidRPr="00057254" w:rsidRDefault="00C65F65" w:rsidP="00963FE6">
            <w:pPr>
              <w:spacing w:line="360" w:lineRule="auto"/>
              <w:rPr>
                <w:color w:val="000000"/>
                <w:sz w:val="16"/>
                <w:szCs w:val="16"/>
              </w:rPr>
            </w:pPr>
            <w:r w:rsidRPr="00057254">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51A2BF5C"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992" w:type="dxa"/>
            <w:tcBorders>
              <w:top w:val="nil"/>
              <w:left w:val="nil"/>
              <w:bottom w:val="nil"/>
              <w:right w:val="nil"/>
            </w:tcBorders>
            <w:shd w:val="clear" w:color="auto" w:fill="auto"/>
            <w:noWrap/>
            <w:vAlign w:val="center"/>
            <w:hideMark/>
          </w:tcPr>
          <w:p w14:paraId="6B941F22" w14:textId="77777777" w:rsidR="00C65F65" w:rsidRPr="00057254" w:rsidRDefault="00C65F65" w:rsidP="00963FE6">
            <w:pPr>
              <w:spacing w:line="360" w:lineRule="auto"/>
              <w:rPr>
                <w:color w:val="000000"/>
                <w:sz w:val="16"/>
                <w:szCs w:val="16"/>
              </w:rPr>
            </w:pPr>
            <w:r w:rsidRPr="00057254">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C7B5F14" w14:textId="77777777" w:rsidR="00C65F65" w:rsidRPr="00057254" w:rsidRDefault="00C65F65" w:rsidP="00963FE6">
            <w:pPr>
              <w:spacing w:line="360" w:lineRule="auto"/>
              <w:rPr>
                <w:color w:val="000000"/>
                <w:sz w:val="16"/>
                <w:szCs w:val="16"/>
              </w:rPr>
            </w:pPr>
            <w:r w:rsidRPr="00057254">
              <w:rPr>
                <w:color w:val="000000"/>
                <w:sz w:val="16"/>
                <w:szCs w:val="16"/>
              </w:rPr>
              <w:t>(0.031)</w:t>
            </w:r>
          </w:p>
        </w:tc>
        <w:tc>
          <w:tcPr>
            <w:tcW w:w="992" w:type="dxa"/>
            <w:tcBorders>
              <w:top w:val="nil"/>
              <w:left w:val="nil"/>
              <w:bottom w:val="nil"/>
              <w:right w:val="nil"/>
            </w:tcBorders>
            <w:shd w:val="clear" w:color="auto" w:fill="auto"/>
            <w:noWrap/>
            <w:vAlign w:val="center"/>
            <w:hideMark/>
          </w:tcPr>
          <w:p w14:paraId="13FB422F"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2926B63B" w14:textId="77777777" w:rsidR="00C65F65" w:rsidRPr="00057254" w:rsidRDefault="00C65F65" w:rsidP="00963FE6">
            <w:pPr>
              <w:spacing w:line="360" w:lineRule="auto"/>
              <w:rPr>
                <w:color w:val="000000"/>
                <w:sz w:val="16"/>
                <w:szCs w:val="16"/>
              </w:rPr>
            </w:pPr>
            <w:r w:rsidRPr="00057254">
              <w:rPr>
                <w:color w:val="000000"/>
                <w:sz w:val="16"/>
                <w:szCs w:val="16"/>
              </w:rPr>
              <w:t>(0.096)</w:t>
            </w:r>
          </w:p>
        </w:tc>
        <w:tc>
          <w:tcPr>
            <w:tcW w:w="946" w:type="dxa"/>
            <w:tcBorders>
              <w:top w:val="nil"/>
              <w:left w:val="nil"/>
              <w:bottom w:val="nil"/>
              <w:right w:val="nil"/>
            </w:tcBorders>
            <w:shd w:val="clear" w:color="auto" w:fill="auto"/>
            <w:noWrap/>
            <w:vAlign w:val="center"/>
            <w:hideMark/>
          </w:tcPr>
          <w:p w14:paraId="4D29AEE7" w14:textId="77777777" w:rsidR="00C65F65" w:rsidRPr="00057254" w:rsidRDefault="00C65F65" w:rsidP="00963FE6">
            <w:pPr>
              <w:spacing w:line="360" w:lineRule="auto"/>
              <w:rPr>
                <w:color w:val="000000"/>
                <w:sz w:val="16"/>
                <w:szCs w:val="16"/>
              </w:rPr>
            </w:pPr>
            <w:r w:rsidRPr="00057254">
              <w:rPr>
                <w:color w:val="000000"/>
                <w:sz w:val="16"/>
                <w:szCs w:val="16"/>
              </w:rPr>
              <w:t>(0.164)</w:t>
            </w:r>
          </w:p>
        </w:tc>
      </w:tr>
      <w:tr w:rsidR="00C65F65" w:rsidRPr="00057254" w14:paraId="7AA788FA"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6164812"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0FD7A060" w14:textId="77777777" w:rsidR="00C65F65" w:rsidRPr="00057254" w:rsidRDefault="00C65F65" w:rsidP="00963FE6">
            <w:pPr>
              <w:spacing w:line="360" w:lineRule="auto"/>
              <w:rPr>
                <w:color w:val="000000"/>
                <w:sz w:val="16"/>
                <w:szCs w:val="16"/>
              </w:rPr>
            </w:pPr>
            <w:r w:rsidRPr="00057254">
              <w:rPr>
                <w:color w:val="000000"/>
                <w:sz w:val="16"/>
                <w:szCs w:val="16"/>
                <w:highlight w:val="yellow"/>
              </w:rPr>
              <w:t>-1.279***</w:t>
            </w:r>
          </w:p>
        </w:tc>
        <w:tc>
          <w:tcPr>
            <w:tcW w:w="992" w:type="dxa"/>
            <w:tcBorders>
              <w:top w:val="nil"/>
              <w:left w:val="nil"/>
              <w:bottom w:val="nil"/>
              <w:right w:val="nil"/>
            </w:tcBorders>
            <w:shd w:val="clear" w:color="auto" w:fill="auto"/>
            <w:noWrap/>
            <w:vAlign w:val="center"/>
            <w:hideMark/>
          </w:tcPr>
          <w:p w14:paraId="5E304170"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C4B593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1AAE35A"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3E0F971" w14:textId="77777777" w:rsidR="00C65F65" w:rsidRPr="00057254" w:rsidRDefault="00C65F65" w:rsidP="00963FE6">
            <w:pPr>
              <w:spacing w:line="360" w:lineRule="auto"/>
              <w:rPr>
                <w:color w:val="000000"/>
                <w:sz w:val="16"/>
                <w:szCs w:val="16"/>
              </w:rPr>
            </w:pPr>
            <w:r w:rsidRPr="00057254">
              <w:rPr>
                <w:color w:val="000000"/>
                <w:sz w:val="16"/>
                <w:szCs w:val="16"/>
              </w:rPr>
              <w:t>-0.16</w:t>
            </w:r>
          </w:p>
        </w:tc>
        <w:tc>
          <w:tcPr>
            <w:tcW w:w="992" w:type="dxa"/>
            <w:tcBorders>
              <w:top w:val="nil"/>
              <w:left w:val="nil"/>
              <w:bottom w:val="nil"/>
              <w:right w:val="nil"/>
            </w:tcBorders>
            <w:shd w:val="clear" w:color="auto" w:fill="auto"/>
            <w:noWrap/>
            <w:vAlign w:val="center"/>
            <w:hideMark/>
          </w:tcPr>
          <w:p w14:paraId="28CE46BC"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C7C563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190547FE" w14:textId="77777777" w:rsidR="00C65F65" w:rsidRPr="00057254" w:rsidRDefault="00C65F65" w:rsidP="00963FE6">
            <w:pPr>
              <w:spacing w:line="360" w:lineRule="auto"/>
              <w:rPr>
                <w:color w:val="000000"/>
                <w:sz w:val="16"/>
                <w:szCs w:val="16"/>
              </w:rPr>
            </w:pPr>
          </w:p>
        </w:tc>
      </w:tr>
      <w:tr w:rsidR="00C65F65" w:rsidRPr="00057254" w14:paraId="795DD1F3"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83ED76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DD9881D" w14:textId="77777777" w:rsidR="00C65F65" w:rsidRPr="00057254" w:rsidRDefault="00C65F65" w:rsidP="00963FE6">
            <w:pPr>
              <w:spacing w:line="360" w:lineRule="auto"/>
              <w:rPr>
                <w:color w:val="000000"/>
                <w:sz w:val="16"/>
                <w:szCs w:val="16"/>
              </w:rPr>
            </w:pPr>
            <w:r w:rsidRPr="00057254">
              <w:rPr>
                <w:color w:val="000000"/>
                <w:sz w:val="16"/>
                <w:szCs w:val="16"/>
              </w:rPr>
              <w:t>(0.266)</w:t>
            </w:r>
          </w:p>
        </w:tc>
        <w:tc>
          <w:tcPr>
            <w:tcW w:w="992" w:type="dxa"/>
            <w:tcBorders>
              <w:top w:val="nil"/>
              <w:left w:val="nil"/>
              <w:bottom w:val="nil"/>
              <w:right w:val="nil"/>
            </w:tcBorders>
            <w:shd w:val="clear" w:color="auto" w:fill="auto"/>
            <w:noWrap/>
            <w:vAlign w:val="center"/>
            <w:hideMark/>
          </w:tcPr>
          <w:p w14:paraId="4D47C59B"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574BB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A5A4D29"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54F0478" w14:textId="77777777" w:rsidR="00C65F65" w:rsidRPr="00057254" w:rsidRDefault="00C65F65" w:rsidP="00963FE6">
            <w:pPr>
              <w:spacing w:line="360" w:lineRule="auto"/>
              <w:rPr>
                <w:color w:val="000000"/>
                <w:sz w:val="16"/>
                <w:szCs w:val="16"/>
              </w:rPr>
            </w:pPr>
            <w:r w:rsidRPr="00057254">
              <w:rPr>
                <w:color w:val="000000"/>
                <w:sz w:val="16"/>
                <w:szCs w:val="16"/>
              </w:rPr>
              <w:t>(0.316)</w:t>
            </w:r>
          </w:p>
        </w:tc>
        <w:tc>
          <w:tcPr>
            <w:tcW w:w="992" w:type="dxa"/>
            <w:tcBorders>
              <w:top w:val="nil"/>
              <w:left w:val="nil"/>
              <w:bottom w:val="nil"/>
              <w:right w:val="nil"/>
            </w:tcBorders>
            <w:shd w:val="clear" w:color="auto" w:fill="auto"/>
            <w:noWrap/>
            <w:vAlign w:val="center"/>
            <w:hideMark/>
          </w:tcPr>
          <w:p w14:paraId="736B630E"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9C40CD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12D7E93" w14:textId="77777777" w:rsidR="00C65F65" w:rsidRPr="00057254" w:rsidRDefault="00C65F65" w:rsidP="00963FE6">
            <w:pPr>
              <w:spacing w:line="360" w:lineRule="auto"/>
              <w:rPr>
                <w:color w:val="000000"/>
                <w:sz w:val="16"/>
                <w:szCs w:val="16"/>
              </w:rPr>
            </w:pPr>
          </w:p>
        </w:tc>
      </w:tr>
      <w:tr w:rsidR="00C65F65" w:rsidRPr="00057254" w14:paraId="2D299D0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F4C3D8F"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4AE2482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65F7CD26" w14:textId="77777777" w:rsidR="00C65F65" w:rsidRPr="00057254" w:rsidRDefault="00C65F65" w:rsidP="00963FE6">
            <w:pPr>
              <w:spacing w:line="360" w:lineRule="auto"/>
              <w:rPr>
                <w:color w:val="000000"/>
                <w:sz w:val="16"/>
                <w:szCs w:val="16"/>
              </w:rPr>
            </w:pPr>
            <w:r w:rsidRPr="00057254">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6E860CB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7A371A6"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44BAF9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69D10B9" w14:textId="77777777" w:rsidR="00C65F65" w:rsidRPr="00057254" w:rsidRDefault="00C65F65" w:rsidP="00963FE6">
            <w:pPr>
              <w:spacing w:line="360" w:lineRule="auto"/>
              <w:rPr>
                <w:color w:val="000000"/>
                <w:sz w:val="16"/>
                <w:szCs w:val="16"/>
              </w:rPr>
            </w:pPr>
            <w:r w:rsidRPr="00057254">
              <w:rPr>
                <w:color w:val="000000"/>
                <w:sz w:val="16"/>
                <w:szCs w:val="16"/>
                <w:highlight w:val="yellow"/>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7297584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3321A7A8" w14:textId="77777777" w:rsidR="00C65F65" w:rsidRPr="00057254" w:rsidRDefault="00C65F65" w:rsidP="00963FE6">
            <w:pPr>
              <w:spacing w:line="360" w:lineRule="auto"/>
              <w:rPr>
                <w:color w:val="000000"/>
                <w:sz w:val="16"/>
                <w:szCs w:val="16"/>
              </w:rPr>
            </w:pPr>
          </w:p>
        </w:tc>
      </w:tr>
      <w:tr w:rsidR="00C65F65" w:rsidRPr="00057254" w14:paraId="6A39449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07A6D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DA5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4E1D496" w14:textId="77777777" w:rsidR="00C65F65" w:rsidRPr="00057254" w:rsidRDefault="00C65F65" w:rsidP="00963FE6">
            <w:pPr>
              <w:spacing w:line="360" w:lineRule="auto"/>
              <w:rPr>
                <w:color w:val="000000"/>
                <w:sz w:val="16"/>
                <w:szCs w:val="16"/>
              </w:rPr>
            </w:pPr>
            <w:r w:rsidRPr="00057254">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26A55E2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11ABC77"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9BCEC1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0FB9CD14" w14:textId="77777777" w:rsidR="00C65F65" w:rsidRPr="00057254" w:rsidRDefault="00C65F65" w:rsidP="00963FE6">
            <w:pPr>
              <w:spacing w:line="360" w:lineRule="auto"/>
              <w:rPr>
                <w:color w:val="000000"/>
                <w:sz w:val="16"/>
                <w:szCs w:val="16"/>
              </w:rPr>
            </w:pPr>
            <w:r w:rsidRPr="00057254">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65FD3DD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3F3B8A66" w14:textId="77777777" w:rsidR="00C65F65" w:rsidRPr="00057254" w:rsidRDefault="00C65F65" w:rsidP="00963FE6">
            <w:pPr>
              <w:spacing w:line="360" w:lineRule="auto"/>
              <w:rPr>
                <w:color w:val="000000"/>
                <w:sz w:val="16"/>
                <w:szCs w:val="16"/>
              </w:rPr>
            </w:pPr>
          </w:p>
        </w:tc>
      </w:tr>
      <w:tr w:rsidR="00C65F65" w:rsidRPr="00057254" w14:paraId="48B087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2095762"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B6A0E1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EAC3B44"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06A532E" w14:textId="77777777" w:rsidR="00C65F65" w:rsidRPr="00057254" w:rsidRDefault="00C65F65" w:rsidP="00963FE6">
            <w:pPr>
              <w:spacing w:line="360" w:lineRule="auto"/>
              <w:rPr>
                <w:color w:val="000000"/>
                <w:sz w:val="16"/>
                <w:szCs w:val="16"/>
              </w:rPr>
            </w:pPr>
            <w:r w:rsidRPr="00057254">
              <w:rPr>
                <w:color w:val="000000"/>
                <w:sz w:val="16"/>
                <w:szCs w:val="16"/>
              </w:rPr>
              <w:t>0.313</w:t>
            </w:r>
          </w:p>
        </w:tc>
        <w:tc>
          <w:tcPr>
            <w:tcW w:w="992" w:type="dxa"/>
            <w:tcBorders>
              <w:top w:val="nil"/>
              <w:left w:val="nil"/>
              <w:bottom w:val="nil"/>
              <w:right w:val="nil"/>
            </w:tcBorders>
            <w:shd w:val="clear" w:color="auto" w:fill="auto"/>
            <w:noWrap/>
            <w:vAlign w:val="center"/>
            <w:hideMark/>
          </w:tcPr>
          <w:p w14:paraId="1A05DD63"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E0AD1F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026CB80"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B59B940" w14:textId="77777777" w:rsidR="00C65F65" w:rsidRPr="00057254" w:rsidRDefault="00C65F65" w:rsidP="00963FE6">
            <w:pPr>
              <w:spacing w:line="360" w:lineRule="auto"/>
              <w:rPr>
                <w:color w:val="000000"/>
                <w:sz w:val="16"/>
                <w:szCs w:val="16"/>
              </w:rPr>
            </w:pPr>
            <w:r w:rsidRPr="00057254">
              <w:rPr>
                <w:color w:val="000000"/>
                <w:sz w:val="16"/>
                <w:szCs w:val="16"/>
              </w:rPr>
              <w:t>0.292</w:t>
            </w:r>
          </w:p>
        </w:tc>
        <w:tc>
          <w:tcPr>
            <w:tcW w:w="946" w:type="dxa"/>
            <w:tcBorders>
              <w:top w:val="nil"/>
              <w:left w:val="nil"/>
              <w:bottom w:val="nil"/>
              <w:right w:val="nil"/>
            </w:tcBorders>
            <w:shd w:val="clear" w:color="auto" w:fill="auto"/>
            <w:noWrap/>
            <w:vAlign w:val="center"/>
            <w:hideMark/>
          </w:tcPr>
          <w:p w14:paraId="1C24BE98" w14:textId="77777777" w:rsidR="00C65F65" w:rsidRPr="00057254" w:rsidRDefault="00C65F65" w:rsidP="00963FE6">
            <w:pPr>
              <w:spacing w:line="360" w:lineRule="auto"/>
              <w:rPr>
                <w:color w:val="000000"/>
                <w:sz w:val="16"/>
                <w:szCs w:val="16"/>
              </w:rPr>
            </w:pPr>
          </w:p>
        </w:tc>
      </w:tr>
      <w:tr w:rsidR="00C65F65" w:rsidRPr="00057254" w14:paraId="43BBB86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754322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415E45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6E64223"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A8412B5" w14:textId="77777777" w:rsidR="00C65F65" w:rsidRPr="00057254" w:rsidRDefault="00C65F65" w:rsidP="00963FE6">
            <w:pPr>
              <w:spacing w:line="360" w:lineRule="auto"/>
              <w:rPr>
                <w:color w:val="000000"/>
                <w:sz w:val="16"/>
                <w:szCs w:val="16"/>
              </w:rPr>
            </w:pPr>
            <w:r w:rsidRPr="00057254">
              <w:rPr>
                <w:color w:val="000000"/>
                <w:sz w:val="16"/>
                <w:szCs w:val="16"/>
              </w:rPr>
              <w:t>(0.203)</w:t>
            </w:r>
          </w:p>
        </w:tc>
        <w:tc>
          <w:tcPr>
            <w:tcW w:w="992" w:type="dxa"/>
            <w:tcBorders>
              <w:top w:val="nil"/>
              <w:left w:val="nil"/>
              <w:bottom w:val="nil"/>
              <w:right w:val="nil"/>
            </w:tcBorders>
            <w:shd w:val="clear" w:color="auto" w:fill="auto"/>
            <w:noWrap/>
            <w:vAlign w:val="center"/>
            <w:hideMark/>
          </w:tcPr>
          <w:p w14:paraId="07CE6301"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13B8C8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2E328C8"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FA0455D" w14:textId="77777777" w:rsidR="00C65F65" w:rsidRPr="00057254" w:rsidRDefault="00C65F65" w:rsidP="00963FE6">
            <w:pPr>
              <w:spacing w:line="360" w:lineRule="auto"/>
              <w:rPr>
                <w:color w:val="000000"/>
                <w:sz w:val="16"/>
                <w:szCs w:val="16"/>
              </w:rPr>
            </w:pPr>
            <w:r w:rsidRPr="00057254">
              <w:rPr>
                <w:color w:val="000000"/>
                <w:sz w:val="16"/>
                <w:szCs w:val="16"/>
              </w:rPr>
              <w:t>(0.213)</w:t>
            </w:r>
          </w:p>
        </w:tc>
        <w:tc>
          <w:tcPr>
            <w:tcW w:w="946" w:type="dxa"/>
            <w:tcBorders>
              <w:top w:val="nil"/>
              <w:left w:val="nil"/>
              <w:bottom w:val="nil"/>
              <w:right w:val="nil"/>
            </w:tcBorders>
            <w:shd w:val="clear" w:color="auto" w:fill="auto"/>
            <w:noWrap/>
            <w:vAlign w:val="center"/>
            <w:hideMark/>
          </w:tcPr>
          <w:p w14:paraId="5291F047" w14:textId="77777777" w:rsidR="00C65F65" w:rsidRPr="00057254" w:rsidRDefault="00C65F65" w:rsidP="00963FE6">
            <w:pPr>
              <w:spacing w:line="360" w:lineRule="auto"/>
              <w:rPr>
                <w:color w:val="000000"/>
                <w:sz w:val="16"/>
                <w:szCs w:val="16"/>
              </w:rPr>
            </w:pPr>
          </w:p>
        </w:tc>
      </w:tr>
      <w:tr w:rsidR="00C65F65" w:rsidRPr="00057254" w14:paraId="3D80592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39EDEE7"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50DA0B5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7F14CF6"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F22631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5404E82" w14:textId="77777777" w:rsidR="00C65F65" w:rsidRPr="00057254" w:rsidRDefault="00C65F65" w:rsidP="00963FE6">
            <w:pPr>
              <w:spacing w:line="360" w:lineRule="auto"/>
              <w:rPr>
                <w:color w:val="000000"/>
                <w:sz w:val="16"/>
                <w:szCs w:val="16"/>
              </w:rPr>
            </w:pPr>
            <w:r w:rsidRPr="00057254">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4F10B34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EBBAE9F"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26EA3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1CF3513D" w14:textId="77777777" w:rsidR="00C65F65" w:rsidRPr="00057254" w:rsidRDefault="00C65F65" w:rsidP="00963FE6">
            <w:pPr>
              <w:spacing w:line="360" w:lineRule="auto"/>
              <w:rPr>
                <w:color w:val="000000"/>
                <w:sz w:val="16"/>
                <w:szCs w:val="16"/>
              </w:rPr>
            </w:pPr>
            <w:r w:rsidRPr="00057254">
              <w:rPr>
                <w:color w:val="000000"/>
                <w:sz w:val="16"/>
                <w:szCs w:val="16"/>
              </w:rPr>
              <w:t>-0.293</w:t>
            </w:r>
          </w:p>
        </w:tc>
      </w:tr>
      <w:tr w:rsidR="00C65F65" w:rsidRPr="00057254" w14:paraId="5D331B4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FE98F7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E311DE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D54C26A"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7B34F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5073A29" w14:textId="77777777" w:rsidR="00C65F65" w:rsidRPr="00057254" w:rsidRDefault="00C65F65" w:rsidP="00963FE6">
            <w:pPr>
              <w:spacing w:line="360" w:lineRule="auto"/>
              <w:rPr>
                <w:color w:val="000000"/>
                <w:sz w:val="16"/>
                <w:szCs w:val="16"/>
              </w:rPr>
            </w:pPr>
            <w:r w:rsidRPr="00057254">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314F26B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48C0814"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EAE7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3173AAE" w14:textId="77777777" w:rsidR="00C65F65" w:rsidRPr="00057254" w:rsidRDefault="00C65F65" w:rsidP="00963FE6">
            <w:pPr>
              <w:spacing w:line="360" w:lineRule="auto"/>
              <w:rPr>
                <w:color w:val="000000"/>
                <w:sz w:val="16"/>
                <w:szCs w:val="16"/>
              </w:rPr>
            </w:pPr>
            <w:r w:rsidRPr="00057254">
              <w:rPr>
                <w:color w:val="000000"/>
                <w:sz w:val="16"/>
                <w:szCs w:val="16"/>
              </w:rPr>
              <w:t>(0.366)</w:t>
            </w:r>
          </w:p>
        </w:tc>
      </w:tr>
      <w:tr w:rsidR="00C65F65" w:rsidRPr="00057254" w14:paraId="73FD517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CAB16A4"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1A9057D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E877B4C"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91ED6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F4E27C4"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4587AB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6169C47B"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1A38D6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6A73B540" w14:textId="77777777" w:rsidR="00C65F65" w:rsidRPr="00057254" w:rsidRDefault="00C65F65" w:rsidP="00963FE6">
            <w:pPr>
              <w:spacing w:line="360" w:lineRule="auto"/>
              <w:rPr>
                <w:color w:val="000000"/>
                <w:sz w:val="16"/>
                <w:szCs w:val="16"/>
              </w:rPr>
            </w:pPr>
          </w:p>
        </w:tc>
      </w:tr>
      <w:tr w:rsidR="00C65F65" w:rsidRPr="00057254" w14:paraId="36183EA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82BD7D7"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25042C32" w14:textId="77777777" w:rsidR="00C65F65" w:rsidRPr="00057254" w:rsidRDefault="00C65F65" w:rsidP="00963FE6">
            <w:pPr>
              <w:spacing w:line="360" w:lineRule="auto"/>
              <w:rPr>
                <w:color w:val="000000"/>
                <w:sz w:val="16"/>
                <w:szCs w:val="16"/>
              </w:rPr>
            </w:pPr>
            <w:r w:rsidRPr="00057254">
              <w:rPr>
                <w:color w:val="000000"/>
                <w:sz w:val="16"/>
                <w:szCs w:val="16"/>
              </w:rPr>
              <w:t>22.099†</w:t>
            </w:r>
          </w:p>
        </w:tc>
        <w:tc>
          <w:tcPr>
            <w:tcW w:w="992" w:type="dxa"/>
            <w:tcBorders>
              <w:top w:val="nil"/>
              <w:left w:val="nil"/>
              <w:bottom w:val="nil"/>
              <w:right w:val="nil"/>
            </w:tcBorders>
            <w:shd w:val="clear" w:color="auto" w:fill="auto"/>
            <w:noWrap/>
            <w:vAlign w:val="center"/>
            <w:hideMark/>
          </w:tcPr>
          <w:p w14:paraId="2C2052E1"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F185DF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4DA0A4D"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BC9F495" w14:textId="77777777" w:rsidR="00C65F65" w:rsidRPr="00057254" w:rsidRDefault="00C65F65" w:rsidP="00963FE6">
            <w:pPr>
              <w:spacing w:line="360" w:lineRule="auto"/>
              <w:rPr>
                <w:color w:val="000000"/>
                <w:sz w:val="16"/>
                <w:szCs w:val="16"/>
              </w:rPr>
            </w:pPr>
            <w:r w:rsidRPr="00057254">
              <w:rPr>
                <w:color w:val="000000"/>
                <w:sz w:val="16"/>
                <w:szCs w:val="16"/>
              </w:rPr>
              <w:t>-8.865*</w:t>
            </w:r>
          </w:p>
        </w:tc>
        <w:tc>
          <w:tcPr>
            <w:tcW w:w="992" w:type="dxa"/>
            <w:tcBorders>
              <w:top w:val="nil"/>
              <w:left w:val="nil"/>
              <w:bottom w:val="nil"/>
              <w:right w:val="nil"/>
            </w:tcBorders>
            <w:shd w:val="clear" w:color="auto" w:fill="auto"/>
            <w:noWrap/>
            <w:vAlign w:val="center"/>
            <w:hideMark/>
          </w:tcPr>
          <w:p w14:paraId="5DB8ABFA"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AA8A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989CA06" w14:textId="77777777" w:rsidR="00C65F65" w:rsidRPr="00057254" w:rsidRDefault="00C65F65" w:rsidP="00963FE6">
            <w:pPr>
              <w:spacing w:line="360" w:lineRule="auto"/>
              <w:rPr>
                <w:color w:val="000000"/>
                <w:sz w:val="16"/>
                <w:szCs w:val="16"/>
              </w:rPr>
            </w:pPr>
          </w:p>
        </w:tc>
      </w:tr>
      <w:tr w:rsidR="00C65F65" w:rsidRPr="00057254" w14:paraId="5D469AB5"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27FA2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7B4D5E8" w14:textId="77777777" w:rsidR="00C65F65" w:rsidRPr="00057254" w:rsidRDefault="00C65F65" w:rsidP="00963FE6">
            <w:pPr>
              <w:spacing w:line="360" w:lineRule="auto"/>
              <w:rPr>
                <w:color w:val="000000"/>
                <w:sz w:val="16"/>
                <w:szCs w:val="16"/>
              </w:rPr>
            </w:pPr>
            <w:r w:rsidRPr="00057254">
              <w:rPr>
                <w:color w:val="000000"/>
                <w:sz w:val="16"/>
                <w:szCs w:val="16"/>
              </w:rPr>
              <w:t>(11.946)</w:t>
            </w:r>
          </w:p>
        </w:tc>
        <w:tc>
          <w:tcPr>
            <w:tcW w:w="992" w:type="dxa"/>
            <w:tcBorders>
              <w:top w:val="nil"/>
              <w:left w:val="nil"/>
              <w:bottom w:val="nil"/>
              <w:right w:val="nil"/>
            </w:tcBorders>
            <w:shd w:val="clear" w:color="auto" w:fill="auto"/>
            <w:noWrap/>
            <w:vAlign w:val="center"/>
            <w:hideMark/>
          </w:tcPr>
          <w:p w14:paraId="5F7EE50B"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225C6F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E4DCD44"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9C868A5" w14:textId="77777777" w:rsidR="00C65F65" w:rsidRPr="00057254" w:rsidRDefault="00C65F65" w:rsidP="00963FE6">
            <w:pPr>
              <w:spacing w:line="360" w:lineRule="auto"/>
              <w:rPr>
                <w:color w:val="000000"/>
                <w:sz w:val="16"/>
                <w:szCs w:val="16"/>
              </w:rPr>
            </w:pPr>
            <w:r w:rsidRPr="00057254">
              <w:rPr>
                <w:color w:val="000000"/>
                <w:sz w:val="16"/>
                <w:szCs w:val="16"/>
              </w:rPr>
              <w:t>(3.863)</w:t>
            </w:r>
          </w:p>
        </w:tc>
        <w:tc>
          <w:tcPr>
            <w:tcW w:w="992" w:type="dxa"/>
            <w:tcBorders>
              <w:top w:val="nil"/>
              <w:left w:val="nil"/>
              <w:bottom w:val="nil"/>
              <w:right w:val="nil"/>
            </w:tcBorders>
            <w:shd w:val="clear" w:color="auto" w:fill="auto"/>
            <w:noWrap/>
            <w:vAlign w:val="center"/>
            <w:hideMark/>
          </w:tcPr>
          <w:p w14:paraId="08634B9A"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457F54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1D68EC86" w14:textId="77777777" w:rsidR="00C65F65" w:rsidRPr="00057254" w:rsidRDefault="00C65F65" w:rsidP="00963FE6">
            <w:pPr>
              <w:spacing w:line="360" w:lineRule="auto"/>
              <w:rPr>
                <w:color w:val="000000"/>
                <w:sz w:val="16"/>
                <w:szCs w:val="16"/>
              </w:rPr>
            </w:pPr>
          </w:p>
        </w:tc>
      </w:tr>
      <w:tr w:rsidR="00C65F65" w:rsidRPr="00057254" w14:paraId="3521299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8A9FD46"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2C66595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6D7F5D69" w14:textId="77777777" w:rsidR="00C65F65" w:rsidRPr="00057254" w:rsidRDefault="00C65F65" w:rsidP="00963FE6">
            <w:pPr>
              <w:spacing w:line="360" w:lineRule="auto"/>
              <w:rPr>
                <w:color w:val="000000"/>
                <w:sz w:val="16"/>
                <w:szCs w:val="16"/>
              </w:rPr>
            </w:pPr>
            <w:r w:rsidRPr="00057254">
              <w:rPr>
                <w:color w:val="000000"/>
                <w:sz w:val="16"/>
                <w:szCs w:val="16"/>
                <w:highlight w:val="yellow"/>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4A2F85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C1E58E1"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445EA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00EFAE8C" w14:textId="77777777" w:rsidR="00C65F65" w:rsidRPr="00057254" w:rsidRDefault="00C65F65" w:rsidP="00963FE6">
            <w:pPr>
              <w:spacing w:line="360" w:lineRule="auto"/>
              <w:rPr>
                <w:color w:val="000000"/>
                <w:sz w:val="16"/>
                <w:szCs w:val="16"/>
              </w:rPr>
            </w:pPr>
            <w:r w:rsidRPr="00057254">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0607D2B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52C074E" w14:textId="77777777" w:rsidR="00C65F65" w:rsidRPr="00057254" w:rsidRDefault="00C65F65" w:rsidP="00963FE6">
            <w:pPr>
              <w:spacing w:line="360" w:lineRule="auto"/>
              <w:rPr>
                <w:color w:val="000000"/>
                <w:sz w:val="16"/>
                <w:szCs w:val="16"/>
              </w:rPr>
            </w:pPr>
          </w:p>
        </w:tc>
      </w:tr>
      <w:tr w:rsidR="00C65F65" w:rsidRPr="00057254" w14:paraId="581CD5B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4457DD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8F88D5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25361AE" w14:textId="77777777" w:rsidR="00C65F65" w:rsidRPr="00057254" w:rsidRDefault="00C65F65" w:rsidP="00963FE6">
            <w:pPr>
              <w:spacing w:line="360" w:lineRule="auto"/>
              <w:rPr>
                <w:color w:val="000000"/>
                <w:sz w:val="16"/>
                <w:szCs w:val="16"/>
              </w:rPr>
            </w:pPr>
            <w:r w:rsidRPr="00057254">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13D71B9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E4A3F5B"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16D55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A69BEB9" w14:textId="77777777" w:rsidR="00C65F65" w:rsidRPr="00057254" w:rsidRDefault="00C65F65" w:rsidP="00963FE6">
            <w:pPr>
              <w:spacing w:line="360" w:lineRule="auto"/>
              <w:rPr>
                <w:color w:val="000000"/>
                <w:sz w:val="16"/>
                <w:szCs w:val="16"/>
              </w:rPr>
            </w:pPr>
            <w:r w:rsidRPr="00057254">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65C6801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0B2CFE1A" w14:textId="77777777" w:rsidR="00C65F65" w:rsidRPr="00057254" w:rsidRDefault="00C65F65" w:rsidP="00963FE6">
            <w:pPr>
              <w:spacing w:line="360" w:lineRule="auto"/>
              <w:rPr>
                <w:color w:val="000000"/>
                <w:sz w:val="16"/>
                <w:szCs w:val="16"/>
              </w:rPr>
            </w:pPr>
          </w:p>
        </w:tc>
      </w:tr>
      <w:tr w:rsidR="00C65F65" w:rsidRPr="00057254" w14:paraId="2929D1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53F4550"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4752EF9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3BF6D45"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1CFC6FB" w14:textId="77777777" w:rsidR="00C65F65" w:rsidRPr="00057254" w:rsidRDefault="00C65F65" w:rsidP="00963FE6">
            <w:pPr>
              <w:spacing w:line="360" w:lineRule="auto"/>
              <w:rPr>
                <w:color w:val="000000"/>
                <w:sz w:val="16"/>
                <w:szCs w:val="16"/>
              </w:rPr>
            </w:pPr>
            <w:r w:rsidRPr="00057254">
              <w:rPr>
                <w:color w:val="000000"/>
                <w:sz w:val="16"/>
                <w:szCs w:val="16"/>
              </w:rPr>
              <w:t>-7.967</w:t>
            </w:r>
          </w:p>
        </w:tc>
        <w:tc>
          <w:tcPr>
            <w:tcW w:w="992" w:type="dxa"/>
            <w:tcBorders>
              <w:top w:val="nil"/>
              <w:left w:val="nil"/>
              <w:bottom w:val="nil"/>
              <w:right w:val="nil"/>
            </w:tcBorders>
            <w:shd w:val="clear" w:color="auto" w:fill="auto"/>
            <w:noWrap/>
            <w:vAlign w:val="center"/>
            <w:hideMark/>
          </w:tcPr>
          <w:p w14:paraId="4B117FFF"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9683A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E941518"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FA179C" w14:textId="77777777" w:rsidR="00C65F65" w:rsidRPr="00057254" w:rsidRDefault="00C65F65" w:rsidP="00963FE6">
            <w:pPr>
              <w:spacing w:line="360" w:lineRule="auto"/>
              <w:rPr>
                <w:color w:val="000000"/>
                <w:sz w:val="16"/>
                <w:szCs w:val="16"/>
              </w:rPr>
            </w:pPr>
            <w:r w:rsidRPr="00057254">
              <w:rPr>
                <w:color w:val="000000"/>
                <w:sz w:val="16"/>
                <w:szCs w:val="16"/>
              </w:rPr>
              <w:t>-2.053</w:t>
            </w:r>
          </w:p>
        </w:tc>
        <w:tc>
          <w:tcPr>
            <w:tcW w:w="946" w:type="dxa"/>
            <w:tcBorders>
              <w:top w:val="nil"/>
              <w:left w:val="nil"/>
              <w:bottom w:val="nil"/>
              <w:right w:val="nil"/>
            </w:tcBorders>
            <w:shd w:val="clear" w:color="auto" w:fill="auto"/>
            <w:noWrap/>
            <w:vAlign w:val="center"/>
            <w:hideMark/>
          </w:tcPr>
          <w:p w14:paraId="72685FA2" w14:textId="77777777" w:rsidR="00C65F65" w:rsidRPr="00057254" w:rsidRDefault="00C65F65" w:rsidP="00963FE6">
            <w:pPr>
              <w:spacing w:line="360" w:lineRule="auto"/>
              <w:rPr>
                <w:color w:val="000000"/>
                <w:sz w:val="16"/>
                <w:szCs w:val="16"/>
              </w:rPr>
            </w:pPr>
          </w:p>
        </w:tc>
      </w:tr>
      <w:tr w:rsidR="00C65F65" w:rsidRPr="00057254" w14:paraId="17BA0B1F"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D575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61CB5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6722DC5"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52D7CE" w14:textId="77777777" w:rsidR="00C65F65" w:rsidRPr="00057254" w:rsidRDefault="00C65F65" w:rsidP="00963FE6">
            <w:pPr>
              <w:spacing w:line="360" w:lineRule="auto"/>
              <w:rPr>
                <w:color w:val="000000"/>
                <w:sz w:val="16"/>
                <w:szCs w:val="16"/>
              </w:rPr>
            </w:pPr>
            <w:r w:rsidRPr="00057254">
              <w:rPr>
                <w:color w:val="000000"/>
                <w:sz w:val="16"/>
                <w:szCs w:val="16"/>
              </w:rPr>
              <w:t>(7.596)</w:t>
            </w:r>
          </w:p>
        </w:tc>
        <w:tc>
          <w:tcPr>
            <w:tcW w:w="992" w:type="dxa"/>
            <w:tcBorders>
              <w:top w:val="nil"/>
              <w:left w:val="nil"/>
              <w:bottom w:val="nil"/>
              <w:right w:val="nil"/>
            </w:tcBorders>
            <w:shd w:val="clear" w:color="auto" w:fill="auto"/>
            <w:noWrap/>
            <w:vAlign w:val="center"/>
            <w:hideMark/>
          </w:tcPr>
          <w:p w14:paraId="262DA944"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0C36EB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47B5A98"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B4F3337" w14:textId="77777777" w:rsidR="00C65F65" w:rsidRPr="00057254" w:rsidRDefault="00C65F65" w:rsidP="00963FE6">
            <w:pPr>
              <w:spacing w:line="360" w:lineRule="auto"/>
              <w:rPr>
                <w:color w:val="000000"/>
                <w:sz w:val="16"/>
                <w:szCs w:val="16"/>
              </w:rPr>
            </w:pPr>
            <w:r w:rsidRPr="00057254">
              <w:rPr>
                <w:color w:val="000000"/>
                <w:sz w:val="16"/>
                <w:szCs w:val="16"/>
              </w:rPr>
              <w:t>(2.325)</w:t>
            </w:r>
          </w:p>
        </w:tc>
        <w:tc>
          <w:tcPr>
            <w:tcW w:w="946" w:type="dxa"/>
            <w:tcBorders>
              <w:top w:val="nil"/>
              <w:left w:val="nil"/>
              <w:bottom w:val="nil"/>
              <w:right w:val="nil"/>
            </w:tcBorders>
            <w:shd w:val="clear" w:color="auto" w:fill="auto"/>
            <w:noWrap/>
            <w:vAlign w:val="center"/>
            <w:hideMark/>
          </w:tcPr>
          <w:p w14:paraId="186C8F16" w14:textId="77777777" w:rsidR="00C65F65" w:rsidRPr="00057254" w:rsidRDefault="00C65F65" w:rsidP="00963FE6">
            <w:pPr>
              <w:spacing w:line="360" w:lineRule="auto"/>
              <w:rPr>
                <w:color w:val="000000"/>
                <w:sz w:val="16"/>
                <w:szCs w:val="16"/>
              </w:rPr>
            </w:pPr>
          </w:p>
        </w:tc>
      </w:tr>
      <w:tr w:rsidR="00C65F65" w:rsidRPr="00057254" w14:paraId="394D091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7496CB7"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36DC9B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837CAA7"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F66531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38D8A52" w14:textId="77777777" w:rsidR="00C65F65" w:rsidRPr="00057254" w:rsidRDefault="00C65F65" w:rsidP="00963FE6">
            <w:pPr>
              <w:spacing w:line="360" w:lineRule="auto"/>
              <w:rPr>
                <w:color w:val="000000"/>
                <w:sz w:val="16"/>
                <w:szCs w:val="16"/>
              </w:rPr>
            </w:pPr>
            <w:r w:rsidRPr="00057254">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0028C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92954F4"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1ACD5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3E82C1AE" w14:textId="77777777" w:rsidR="00C65F65" w:rsidRPr="00057254" w:rsidRDefault="00C65F65" w:rsidP="00963FE6">
            <w:pPr>
              <w:spacing w:line="360" w:lineRule="auto"/>
              <w:rPr>
                <w:color w:val="000000"/>
                <w:sz w:val="16"/>
                <w:szCs w:val="16"/>
              </w:rPr>
            </w:pPr>
            <w:r w:rsidRPr="00057254">
              <w:rPr>
                <w:color w:val="000000"/>
                <w:sz w:val="16"/>
                <w:szCs w:val="16"/>
              </w:rPr>
              <w:t>-4.457</w:t>
            </w:r>
          </w:p>
        </w:tc>
      </w:tr>
      <w:tr w:rsidR="00C65F65" w:rsidRPr="00057254" w14:paraId="42E33C1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62081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ADCA98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E5F8337"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39CE8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1B46941" w14:textId="77777777" w:rsidR="00C65F65" w:rsidRPr="00057254" w:rsidRDefault="00C65F65" w:rsidP="00963FE6">
            <w:pPr>
              <w:spacing w:line="360" w:lineRule="auto"/>
              <w:rPr>
                <w:color w:val="000000"/>
                <w:sz w:val="16"/>
                <w:szCs w:val="16"/>
              </w:rPr>
            </w:pPr>
            <w:r w:rsidRPr="00057254">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3136D18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F103B79"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CC6633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1D992D7" w14:textId="77777777" w:rsidR="00C65F65" w:rsidRPr="00057254" w:rsidRDefault="00C65F65" w:rsidP="00963FE6">
            <w:pPr>
              <w:spacing w:line="360" w:lineRule="auto"/>
              <w:rPr>
                <w:color w:val="000000"/>
                <w:sz w:val="16"/>
                <w:szCs w:val="16"/>
              </w:rPr>
            </w:pPr>
            <w:r w:rsidRPr="00057254">
              <w:rPr>
                <w:color w:val="000000"/>
                <w:sz w:val="16"/>
                <w:szCs w:val="16"/>
              </w:rPr>
              <w:t>(4.264)</w:t>
            </w:r>
          </w:p>
        </w:tc>
      </w:tr>
      <w:tr w:rsidR="00C65F65" w:rsidRPr="00057254" w14:paraId="260C9EC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22850D1B"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65549AF9"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79CA3E4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EC5669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55FCAAE8"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935652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7075EE4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7429EE3"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46" w:type="dxa"/>
            <w:tcBorders>
              <w:top w:val="nil"/>
              <w:left w:val="nil"/>
              <w:bottom w:val="nil"/>
              <w:right w:val="nil"/>
            </w:tcBorders>
            <w:shd w:val="clear" w:color="auto" w:fill="auto"/>
            <w:noWrap/>
            <w:vAlign w:val="center"/>
            <w:hideMark/>
          </w:tcPr>
          <w:p w14:paraId="51D651CA"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5B7922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35184E"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08F24F8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52E1330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246E5BB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38C2729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16B2301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4CECCA03"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30EAA2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46" w:type="dxa"/>
            <w:tcBorders>
              <w:top w:val="nil"/>
              <w:left w:val="nil"/>
              <w:bottom w:val="nil"/>
              <w:right w:val="nil"/>
            </w:tcBorders>
            <w:shd w:val="clear" w:color="auto" w:fill="auto"/>
            <w:noWrap/>
            <w:vAlign w:val="center"/>
            <w:hideMark/>
          </w:tcPr>
          <w:p w14:paraId="54A1BA69"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343D0963"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400E29D" w14:textId="4FEC3E24" w:rsidR="00CC5BD0" w:rsidRPr="00057254" w:rsidRDefault="00C65F65" w:rsidP="00963FE6">
      <w:pPr>
        <w:spacing w:before="240" w:line="480" w:lineRule="auto"/>
      </w:pPr>
      <w:r w:rsidRPr="00057254">
        <w:rPr>
          <w:b/>
          <w:bCs/>
        </w:rPr>
        <w:lastRenderedPageBreak/>
        <w:t xml:space="preserve">Table </w:t>
      </w:r>
      <w:r w:rsidR="00D43DA0">
        <w:rPr>
          <w:b/>
          <w:bCs/>
        </w:rPr>
        <w:t>3</w:t>
      </w:r>
      <w:r w:rsidRPr="00057254">
        <w:rPr>
          <w:b/>
          <w:bCs/>
        </w:rPr>
        <w:t>.</w:t>
      </w:r>
      <w:r w:rsidRPr="00057254">
        <w:t xml:space="preserve"> Interactions between social capital and economic change</w:t>
      </w:r>
      <w:r w:rsidR="004A4536">
        <w:t>, 2016 elections</w:t>
      </w:r>
      <w:r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C65F65" w:rsidRPr="00057254" w14:paraId="4E892ED2" w14:textId="77777777" w:rsidTr="00C9512C">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797B78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10BFB7EA" w14:textId="77777777" w:rsidR="00C65F65" w:rsidRPr="00057254" w:rsidRDefault="00C65F65" w:rsidP="00963FE6">
            <w:pPr>
              <w:spacing w:line="360" w:lineRule="auto"/>
              <w:rPr>
                <w:b/>
                <w:bCs/>
                <w:color w:val="000000"/>
                <w:sz w:val="16"/>
                <w:szCs w:val="16"/>
              </w:rPr>
            </w:pPr>
            <w:r w:rsidRPr="00057254">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25FF4F12" w14:textId="77777777" w:rsidR="00C65F65" w:rsidRPr="00057254" w:rsidRDefault="00C65F65" w:rsidP="00963FE6">
            <w:pPr>
              <w:spacing w:line="360" w:lineRule="auto"/>
              <w:rPr>
                <w:b/>
                <w:bCs/>
                <w:color w:val="000000"/>
                <w:sz w:val="16"/>
                <w:szCs w:val="16"/>
              </w:rPr>
            </w:pPr>
            <w:r w:rsidRPr="00057254">
              <w:rPr>
                <w:b/>
                <w:bCs/>
                <w:color w:val="000000"/>
                <w:sz w:val="16"/>
                <w:szCs w:val="16"/>
              </w:rPr>
              <w:t>Friendship clustering</w:t>
            </w:r>
          </w:p>
        </w:tc>
      </w:tr>
      <w:tr w:rsidR="00C65F65" w:rsidRPr="00057254" w14:paraId="01FC5DA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FD5FA7D"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4EF7833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087103B0"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72A72757"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119D1B7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33426A8"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nil"/>
              <w:bottom w:val="nil"/>
              <w:right w:val="nil"/>
            </w:tcBorders>
            <w:shd w:val="clear" w:color="auto" w:fill="auto"/>
            <w:noWrap/>
            <w:vAlign w:val="center"/>
            <w:hideMark/>
          </w:tcPr>
          <w:p w14:paraId="12BBE73B"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DA28100"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24" w:type="pct"/>
            <w:tcBorders>
              <w:top w:val="nil"/>
              <w:left w:val="nil"/>
              <w:bottom w:val="nil"/>
              <w:right w:val="nil"/>
            </w:tcBorders>
            <w:shd w:val="clear" w:color="auto" w:fill="auto"/>
            <w:noWrap/>
            <w:vAlign w:val="center"/>
            <w:hideMark/>
          </w:tcPr>
          <w:p w14:paraId="6E3BAA2C"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462202A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9A0EF3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E06B368"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221D68C3"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D48BB5B"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4A488CF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C53CF3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nil"/>
              <w:bottom w:val="nil"/>
              <w:right w:val="nil"/>
            </w:tcBorders>
            <w:shd w:val="clear" w:color="auto" w:fill="auto"/>
            <w:noWrap/>
            <w:vAlign w:val="center"/>
            <w:hideMark/>
          </w:tcPr>
          <w:p w14:paraId="16407C3F"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2EB3083"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24" w:type="pct"/>
            <w:tcBorders>
              <w:top w:val="nil"/>
              <w:left w:val="nil"/>
              <w:bottom w:val="nil"/>
              <w:right w:val="nil"/>
            </w:tcBorders>
            <w:shd w:val="clear" w:color="auto" w:fill="auto"/>
            <w:noWrap/>
            <w:vAlign w:val="center"/>
            <w:hideMark/>
          </w:tcPr>
          <w:p w14:paraId="53B0F133"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FEFD9A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1CD75D3"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622DE45C" w14:textId="77777777" w:rsidR="00C65F65" w:rsidRPr="00057254" w:rsidRDefault="00C65F65" w:rsidP="00963FE6">
            <w:pPr>
              <w:spacing w:line="360" w:lineRule="auto"/>
              <w:rPr>
                <w:color w:val="000000"/>
                <w:sz w:val="16"/>
                <w:szCs w:val="16"/>
              </w:rPr>
            </w:pPr>
            <w:r w:rsidRPr="00057254">
              <w:rPr>
                <w:color w:val="000000"/>
                <w:sz w:val="16"/>
                <w:szCs w:val="16"/>
              </w:rPr>
              <w:t>-0.07**</w:t>
            </w:r>
          </w:p>
        </w:tc>
        <w:tc>
          <w:tcPr>
            <w:tcW w:w="549" w:type="pct"/>
            <w:tcBorders>
              <w:top w:val="nil"/>
              <w:left w:val="nil"/>
              <w:bottom w:val="nil"/>
              <w:right w:val="nil"/>
            </w:tcBorders>
            <w:shd w:val="clear" w:color="auto" w:fill="auto"/>
            <w:noWrap/>
            <w:vAlign w:val="center"/>
            <w:hideMark/>
          </w:tcPr>
          <w:p w14:paraId="159E8CEB"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7E90D1A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78***</w:t>
            </w:r>
          </w:p>
        </w:tc>
        <w:tc>
          <w:tcPr>
            <w:tcW w:w="549" w:type="pct"/>
            <w:tcBorders>
              <w:top w:val="nil"/>
              <w:left w:val="nil"/>
              <w:bottom w:val="nil"/>
              <w:right w:val="nil"/>
            </w:tcBorders>
            <w:shd w:val="clear" w:color="auto" w:fill="auto"/>
            <w:noWrap/>
            <w:vAlign w:val="center"/>
            <w:hideMark/>
          </w:tcPr>
          <w:p w14:paraId="14C731E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38D1728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78***</w:t>
            </w:r>
          </w:p>
        </w:tc>
        <w:tc>
          <w:tcPr>
            <w:tcW w:w="550" w:type="pct"/>
            <w:tcBorders>
              <w:top w:val="nil"/>
              <w:left w:val="nil"/>
              <w:bottom w:val="nil"/>
              <w:right w:val="nil"/>
            </w:tcBorders>
            <w:shd w:val="clear" w:color="auto" w:fill="auto"/>
            <w:noWrap/>
            <w:vAlign w:val="center"/>
            <w:hideMark/>
          </w:tcPr>
          <w:p w14:paraId="5622C309"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0EA119FF"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9***</w:t>
            </w:r>
          </w:p>
        </w:tc>
        <w:tc>
          <w:tcPr>
            <w:tcW w:w="524" w:type="pct"/>
            <w:tcBorders>
              <w:top w:val="nil"/>
              <w:left w:val="nil"/>
              <w:bottom w:val="nil"/>
              <w:right w:val="nil"/>
            </w:tcBorders>
            <w:shd w:val="clear" w:color="auto" w:fill="auto"/>
            <w:noWrap/>
            <w:vAlign w:val="center"/>
            <w:hideMark/>
          </w:tcPr>
          <w:p w14:paraId="556F0A6D" w14:textId="2D604808" w:rsidR="00C65F65" w:rsidRPr="00057254" w:rsidRDefault="00C65F65" w:rsidP="00963FE6">
            <w:pPr>
              <w:spacing w:line="360" w:lineRule="auto"/>
              <w:rPr>
                <w:color w:val="000000"/>
                <w:sz w:val="16"/>
                <w:szCs w:val="16"/>
              </w:rPr>
            </w:pPr>
            <w:r w:rsidRPr="00057254">
              <w:rPr>
                <w:color w:val="000000"/>
                <w:sz w:val="16"/>
                <w:szCs w:val="16"/>
                <w:highlight w:val="yellow"/>
              </w:rPr>
              <w:t>-0.08</w:t>
            </w:r>
            <w:r w:rsidR="005453B2">
              <w:rPr>
                <w:color w:val="000000"/>
                <w:sz w:val="16"/>
                <w:szCs w:val="16"/>
                <w:highlight w:val="yellow"/>
              </w:rPr>
              <w:t>9</w:t>
            </w:r>
            <w:r w:rsidRPr="00057254">
              <w:rPr>
                <w:color w:val="000000"/>
                <w:sz w:val="16"/>
                <w:szCs w:val="16"/>
                <w:highlight w:val="yellow"/>
              </w:rPr>
              <w:t>***</w:t>
            </w:r>
          </w:p>
        </w:tc>
      </w:tr>
      <w:tr w:rsidR="00C65F65" w:rsidRPr="00057254" w14:paraId="5FAA10A7"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F7EB92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B912DC9"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549" w:type="pct"/>
            <w:tcBorders>
              <w:top w:val="nil"/>
              <w:left w:val="nil"/>
              <w:bottom w:val="nil"/>
              <w:right w:val="nil"/>
            </w:tcBorders>
            <w:shd w:val="clear" w:color="auto" w:fill="auto"/>
            <w:noWrap/>
            <w:vAlign w:val="center"/>
            <w:hideMark/>
          </w:tcPr>
          <w:p w14:paraId="1B964918"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6F7EE5B9"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549" w:type="pct"/>
            <w:tcBorders>
              <w:top w:val="nil"/>
              <w:left w:val="nil"/>
              <w:bottom w:val="nil"/>
              <w:right w:val="nil"/>
            </w:tcBorders>
            <w:shd w:val="clear" w:color="auto" w:fill="auto"/>
            <w:noWrap/>
            <w:vAlign w:val="center"/>
            <w:hideMark/>
          </w:tcPr>
          <w:p w14:paraId="723FD966"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16840D2D"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50" w:type="pct"/>
            <w:tcBorders>
              <w:top w:val="nil"/>
              <w:left w:val="nil"/>
              <w:bottom w:val="nil"/>
              <w:right w:val="nil"/>
            </w:tcBorders>
            <w:shd w:val="clear" w:color="auto" w:fill="auto"/>
            <w:noWrap/>
            <w:vAlign w:val="center"/>
            <w:hideMark/>
          </w:tcPr>
          <w:p w14:paraId="62FA3935"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3471997F"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24" w:type="pct"/>
            <w:tcBorders>
              <w:top w:val="nil"/>
              <w:left w:val="nil"/>
              <w:bottom w:val="nil"/>
              <w:right w:val="nil"/>
            </w:tcBorders>
            <w:shd w:val="clear" w:color="auto" w:fill="auto"/>
            <w:noWrap/>
            <w:vAlign w:val="center"/>
            <w:hideMark/>
          </w:tcPr>
          <w:p w14:paraId="051A5E8E" w14:textId="77777777" w:rsidR="00C65F65" w:rsidRPr="00057254" w:rsidRDefault="00C65F65" w:rsidP="00963FE6">
            <w:pPr>
              <w:spacing w:line="360" w:lineRule="auto"/>
              <w:rPr>
                <w:color w:val="000000"/>
                <w:sz w:val="16"/>
                <w:szCs w:val="16"/>
              </w:rPr>
            </w:pPr>
            <w:r w:rsidRPr="00057254">
              <w:rPr>
                <w:color w:val="000000"/>
                <w:sz w:val="16"/>
                <w:szCs w:val="16"/>
              </w:rPr>
              <w:t>(0.023)</w:t>
            </w:r>
          </w:p>
        </w:tc>
      </w:tr>
      <w:tr w:rsidR="00C65F65" w:rsidRPr="00057254" w14:paraId="1F5FE60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4DB0CF"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3184BC6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1.016***</w:t>
            </w:r>
          </w:p>
        </w:tc>
        <w:tc>
          <w:tcPr>
            <w:tcW w:w="549" w:type="pct"/>
            <w:tcBorders>
              <w:top w:val="nil"/>
              <w:left w:val="nil"/>
              <w:bottom w:val="nil"/>
              <w:right w:val="nil"/>
            </w:tcBorders>
            <w:shd w:val="clear" w:color="auto" w:fill="auto"/>
            <w:noWrap/>
            <w:vAlign w:val="center"/>
            <w:hideMark/>
          </w:tcPr>
          <w:p w14:paraId="4C3BC48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2BEE7EF4"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2.542***</w:t>
            </w:r>
          </w:p>
        </w:tc>
        <w:tc>
          <w:tcPr>
            <w:tcW w:w="549" w:type="pct"/>
            <w:tcBorders>
              <w:top w:val="nil"/>
              <w:left w:val="nil"/>
              <w:bottom w:val="nil"/>
              <w:right w:val="nil"/>
            </w:tcBorders>
            <w:shd w:val="clear" w:color="auto" w:fill="auto"/>
            <w:noWrap/>
            <w:vAlign w:val="center"/>
            <w:hideMark/>
          </w:tcPr>
          <w:p w14:paraId="7789144E"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60DCE0FB"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713***</w:t>
            </w:r>
          </w:p>
        </w:tc>
        <w:tc>
          <w:tcPr>
            <w:tcW w:w="550" w:type="pct"/>
            <w:tcBorders>
              <w:top w:val="nil"/>
              <w:left w:val="nil"/>
              <w:bottom w:val="nil"/>
              <w:right w:val="nil"/>
            </w:tcBorders>
            <w:shd w:val="clear" w:color="auto" w:fill="auto"/>
            <w:noWrap/>
            <w:vAlign w:val="center"/>
            <w:hideMark/>
          </w:tcPr>
          <w:p w14:paraId="14AFE590"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3B0679C3"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435*</w:t>
            </w:r>
          </w:p>
        </w:tc>
        <w:tc>
          <w:tcPr>
            <w:tcW w:w="524" w:type="pct"/>
            <w:tcBorders>
              <w:top w:val="nil"/>
              <w:left w:val="nil"/>
              <w:bottom w:val="nil"/>
              <w:right w:val="nil"/>
            </w:tcBorders>
            <w:shd w:val="clear" w:color="auto" w:fill="auto"/>
            <w:noWrap/>
            <w:vAlign w:val="center"/>
            <w:hideMark/>
          </w:tcPr>
          <w:p w14:paraId="027A0D61"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2</w:t>
            </w:r>
          </w:p>
        </w:tc>
      </w:tr>
      <w:tr w:rsidR="00C65F65" w:rsidRPr="00057254" w14:paraId="3D5FB18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D097A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A1386A" w14:textId="77777777" w:rsidR="00C65F65" w:rsidRPr="00057254" w:rsidRDefault="00C65F65" w:rsidP="00963FE6">
            <w:pPr>
              <w:spacing w:line="360" w:lineRule="auto"/>
              <w:rPr>
                <w:color w:val="000000"/>
                <w:sz w:val="16"/>
                <w:szCs w:val="16"/>
              </w:rPr>
            </w:pPr>
            <w:r w:rsidRPr="00057254">
              <w:rPr>
                <w:color w:val="000000"/>
                <w:sz w:val="16"/>
                <w:szCs w:val="16"/>
              </w:rPr>
              <w:t>(0.063)</w:t>
            </w:r>
          </w:p>
        </w:tc>
        <w:tc>
          <w:tcPr>
            <w:tcW w:w="549" w:type="pct"/>
            <w:tcBorders>
              <w:top w:val="nil"/>
              <w:left w:val="nil"/>
              <w:bottom w:val="nil"/>
              <w:right w:val="nil"/>
            </w:tcBorders>
            <w:shd w:val="clear" w:color="auto" w:fill="auto"/>
            <w:noWrap/>
            <w:vAlign w:val="center"/>
            <w:hideMark/>
          </w:tcPr>
          <w:p w14:paraId="56FDFE18" w14:textId="77777777" w:rsidR="00C65F65" w:rsidRPr="00057254" w:rsidRDefault="00C65F65" w:rsidP="00963FE6">
            <w:pPr>
              <w:spacing w:line="360" w:lineRule="auto"/>
              <w:rPr>
                <w:color w:val="000000"/>
                <w:sz w:val="16"/>
                <w:szCs w:val="16"/>
              </w:rPr>
            </w:pPr>
            <w:r w:rsidRPr="00057254">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6909B269" w14:textId="77777777" w:rsidR="00C65F65" w:rsidRPr="00057254" w:rsidRDefault="00C65F65" w:rsidP="00963FE6">
            <w:pPr>
              <w:spacing w:line="360" w:lineRule="auto"/>
              <w:rPr>
                <w:color w:val="000000"/>
                <w:sz w:val="16"/>
                <w:szCs w:val="16"/>
              </w:rPr>
            </w:pPr>
            <w:r w:rsidRPr="00057254">
              <w:rPr>
                <w:color w:val="000000"/>
                <w:sz w:val="16"/>
                <w:szCs w:val="16"/>
              </w:rPr>
              <w:t>(0.339)</w:t>
            </w:r>
          </w:p>
        </w:tc>
        <w:tc>
          <w:tcPr>
            <w:tcW w:w="549" w:type="pct"/>
            <w:tcBorders>
              <w:top w:val="nil"/>
              <w:left w:val="nil"/>
              <w:bottom w:val="nil"/>
              <w:right w:val="nil"/>
            </w:tcBorders>
            <w:shd w:val="clear" w:color="auto" w:fill="auto"/>
            <w:noWrap/>
            <w:vAlign w:val="center"/>
            <w:hideMark/>
          </w:tcPr>
          <w:p w14:paraId="340E623A" w14:textId="77777777" w:rsidR="00C65F65" w:rsidRPr="00057254" w:rsidRDefault="00C65F65" w:rsidP="00963FE6">
            <w:pPr>
              <w:spacing w:line="360" w:lineRule="auto"/>
              <w:rPr>
                <w:color w:val="000000"/>
                <w:sz w:val="16"/>
                <w:szCs w:val="16"/>
              </w:rPr>
            </w:pPr>
            <w:r w:rsidRPr="00057254">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26DB1D1E" w14:textId="77777777" w:rsidR="00C65F65" w:rsidRPr="00057254" w:rsidRDefault="00C65F65" w:rsidP="00963FE6">
            <w:pPr>
              <w:spacing w:line="360" w:lineRule="auto"/>
              <w:rPr>
                <w:color w:val="000000"/>
                <w:sz w:val="16"/>
                <w:szCs w:val="16"/>
              </w:rPr>
            </w:pPr>
            <w:r w:rsidRPr="00057254">
              <w:rPr>
                <w:color w:val="000000"/>
                <w:sz w:val="16"/>
                <w:szCs w:val="16"/>
              </w:rPr>
              <w:t>(0.05)</w:t>
            </w:r>
          </w:p>
        </w:tc>
        <w:tc>
          <w:tcPr>
            <w:tcW w:w="550" w:type="pct"/>
            <w:tcBorders>
              <w:top w:val="nil"/>
              <w:left w:val="nil"/>
              <w:bottom w:val="nil"/>
              <w:right w:val="nil"/>
            </w:tcBorders>
            <w:shd w:val="clear" w:color="auto" w:fill="auto"/>
            <w:noWrap/>
            <w:vAlign w:val="center"/>
            <w:hideMark/>
          </w:tcPr>
          <w:p w14:paraId="3EF8DDC4" w14:textId="77777777" w:rsidR="00C65F65" w:rsidRPr="00057254" w:rsidRDefault="00C65F65" w:rsidP="00963FE6">
            <w:pPr>
              <w:spacing w:line="360" w:lineRule="auto"/>
              <w:rPr>
                <w:color w:val="000000"/>
                <w:sz w:val="16"/>
                <w:szCs w:val="16"/>
              </w:rPr>
            </w:pPr>
            <w:r w:rsidRPr="00057254">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6C60882F" w14:textId="77777777" w:rsidR="00C65F65" w:rsidRPr="00057254" w:rsidRDefault="00C65F65" w:rsidP="00963FE6">
            <w:pPr>
              <w:spacing w:line="360" w:lineRule="auto"/>
              <w:rPr>
                <w:color w:val="000000"/>
                <w:sz w:val="16"/>
                <w:szCs w:val="16"/>
              </w:rPr>
            </w:pPr>
            <w:r w:rsidRPr="00057254">
              <w:rPr>
                <w:color w:val="000000"/>
                <w:sz w:val="16"/>
                <w:szCs w:val="16"/>
              </w:rPr>
              <w:t>(0.2)</w:t>
            </w:r>
          </w:p>
        </w:tc>
        <w:tc>
          <w:tcPr>
            <w:tcW w:w="524" w:type="pct"/>
            <w:tcBorders>
              <w:top w:val="nil"/>
              <w:left w:val="nil"/>
              <w:bottom w:val="nil"/>
              <w:right w:val="nil"/>
            </w:tcBorders>
            <w:shd w:val="clear" w:color="auto" w:fill="auto"/>
            <w:noWrap/>
            <w:vAlign w:val="center"/>
            <w:hideMark/>
          </w:tcPr>
          <w:p w14:paraId="4E556710" w14:textId="77777777" w:rsidR="00C65F65" w:rsidRPr="00057254" w:rsidRDefault="00C65F65" w:rsidP="00963FE6">
            <w:pPr>
              <w:spacing w:line="360" w:lineRule="auto"/>
              <w:rPr>
                <w:color w:val="000000"/>
                <w:sz w:val="16"/>
                <w:szCs w:val="16"/>
              </w:rPr>
            </w:pPr>
            <w:r w:rsidRPr="00057254">
              <w:rPr>
                <w:color w:val="000000"/>
                <w:sz w:val="16"/>
                <w:szCs w:val="16"/>
              </w:rPr>
              <w:t>(0.267)</w:t>
            </w:r>
          </w:p>
        </w:tc>
      </w:tr>
      <w:tr w:rsidR="00C65F65" w:rsidRPr="00057254" w14:paraId="717FE52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2B0E72"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5DD5E2EF" w14:textId="77777777" w:rsidR="00C65F65" w:rsidRPr="00057254" w:rsidRDefault="00C65F65" w:rsidP="00963FE6">
            <w:pPr>
              <w:spacing w:line="360" w:lineRule="auto"/>
              <w:rPr>
                <w:color w:val="000000"/>
                <w:sz w:val="16"/>
                <w:szCs w:val="16"/>
              </w:rPr>
            </w:pPr>
            <w:r w:rsidRPr="00057254">
              <w:rPr>
                <w:color w:val="000000"/>
                <w:sz w:val="16"/>
                <w:szCs w:val="16"/>
                <w:highlight w:val="yellow"/>
              </w:rPr>
              <w:t>18.692***</w:t>
            </w:r>
          </w:p>
        </w:tc>
        <w:tc>
          <w:tcPr>
            <w:tcW w:w="549" w:type="pct"/>
            <w:tcBorders>
              <w:top w:val="nil"/>
              <w:left w:val="nil"/>
              <w:bottom w:val="nil"/>
              <w:right w:val="nil"/>
            </w:tcBorders>
            <w:shd w:val="clear" w:color="auto" w:fill="auto"/>
            <w:noWrap/>
            <w:vAlign w:val="center"/>
            <w:hideMark/>
          </w:tcPr>
          <w:p w14:paraId="716FDB8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4537F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981A11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D0D50B5" w14:textId="77777777" w:rsidR="00C65F65" w:rsidRPr="00057254" w:rsidRDefault="00C65F65" w:rsidP="00963FE6">
            <w:pPr>
              <w:spacing w:line="360" w:lineRule="auto"/>
              <w:rPr>
                <w:color w:val="000000"/>
                <w:sz w:val="16"/>
                <w:szCs w:val="16"/>
              </w:rPr>
            </w:pPr>
            <w:r w:rsidRPr="00057254">
              <w:rPr>
                <w:color w:val="000000"/>
                <w:sz w:val="16"/>
                <w:szCs w:val="16"/>
                <w:highlight w:val="yellow"/>
              </w:rPr>
              <w:t>-2.781***</w:t>
            </w:r>
          </w:p>
        </w:tc>
        <w:tc>
          <w:tcPr>
            <w:tcW w:w="550" w:type="pct"/>
            <w:tcBorders>
              <w:top w:val="nil"/>
              <w:left w:val="nil"/>
              <w:bottom w:val="nil"/>
              <w:right w:val="nil"/>
            </w:tcBorders>
            <w:shd w:val="clear" w:color="auto" w:fill="auto"/>
            <w:noWrap/>
            <w:vAlign w:val="center"/>
            <w:hideMark/>
          </w:tcPr>
          <w:p w14:paraId="62DE24CA"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F364EF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617F7387" w14:textId="77777777" w:rsidR="00C65F65" w:rsidRPr="00057254" w:rsidRDefault="00C65F65" w:rsidP="00963FE6">
            <w:pPr>
              <w:spacing w:line="360" w:lineRule="auto"/>
              <w:rPr>
                <w:color w:val="000000"/>
                <w:sz w:val="16"/>
                <w:szCs w:val="16"/>
              </w:rPr>
            </w:pPr>
          </w:p>
        </w:tc>
      </w:tr>
      <w:tr w:rsidR="00C65F65" w:rsidRPr="00057254" w14:paraId="60DB1D4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287AEB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A4755C3" w14:textId="77777777" w:rsidR="00C65F65" w:rsidRPr="00057254" w:rsidRDefault="00C65F65" w:rsidP="00963FE6">
            <w:pPr>
              <w:spacing w:line="360" w:lineRule="auto"/>
              <w:rPr>
                <w:color w:val="000000"/>
                <w:sz w:val="16"/>
                <w:szCs w:val="16"/>
              </w:rPr>
            </w:pPr>
            <w:r w:rsidRPr="00057254">
              <w:rPr>
                <w:color w:val="000000"/>
                <w:sz w:val="16"/>
                <w:szCs w:val="16"/>
              </w:rPr>
              <w:t>(2.369)</w:t>
            </w:r>
          </w:p>
        </w:tc>
        <w:tc>
          <w:tcPr>
            <w:tcW w:w="549" w:type="pct"/>
            <w:tcBorders>
              <w:top w:val="nil"/>
              <w:left w:val="nil"/>
              <w:bottom w:val="nil"/>
              <w:right w:val="nil"/>
            </w:tcBorders>
            <w:shd w:val="clear" w:color="auto" w:fill="auto"/>
            <w:noWrap/>
            <w:vAlign w:val="center"/>
            <w:hideMark/>
          </w:tcPr>
          <w:p w14:paraId="5DB1F028"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5711F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D58E5A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E3479" w14:textId="77777777" w:rsidR="00C65F65" w:rsidRPr="00057254" w:rsidRDefault="00C65F65" w:rsidP="00963FE6">
            <w:pPr>
              <w:spacing w:line="360" w:lineRule="auto"/>
              <w:rPr>
                <w:color w:val="000000"/>
                <w:sz w:val="16"/>
                <w:szCs w:val="16"/>
              </w:rPr>
            </w:pPr>
            <w:r w:rsidRPr="00057254">
              <w:rPr>
                <w:color w:val="000000"/>
                <w:sz w:val="16"/>
                <w:szCs w:val="16"/>
              </w:rPr>
              <w:t>(0.658)</w:t>
            </w:r>
          </w:p>
        </w:tc>
        <w:tc>
          <w:tcPr>
            <w:tcW w:w="550" w:type="pct"/>
            <w:tcBorders>
              <w:top w:val="nil"/>
              <w:left w:val="nil"/>
              <w:bottom w:val="nil"/>
              <w:right w:val="nil"/>
            </w:tcBorders>
            <w:shd w:val="clear" w:color="auto" w:fill="auto"/>
            <w:noWrap/>
            <w:vAlign w:val="center"/>
            <w:hideMark/>
          </w:tcPr>
          <w:p w14:paraId="1CDFB76A"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D8C0C7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10C7ECFB" w14:textId="77777777" w:rsidR="00C65F65" w:rsidRPr="00057254" w:rsidRDefault="00C65F65" w:rsidP="00963FE6">
            <w:pPr>
              <w:spacing w:line="360" w:lineRule="auto"/>
              <w:rPr>
                <w:color w:val="000000"/>
                <w:sz w:val="16"/>
                <w:szCs w:val="16"/>
              </w:rPr>
            </w:pPr>
          </w:p>
        </w:tc>
      </w:tr>
      <w:tr w:rsidR="00C65F65" w:rsidRPr="00057254" w14:paraId="555F168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0FFA45B"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7A51164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13D10FEB"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565C679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1FECEB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74C370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61E85332" w14:textId="77777777" w:rsidR="00C65F65" w:rsidRPr="00057254" w:rsidRDefault="00C65F65" w:rsidP="00963FE6">
            <w:pPr>
              <w:spacing w:line="360" w:lineRule="auto"/>
              <w:rPr>
                <w:color w:val="000000"/>
                <w:sz w:val="16"/>
                <w:szCs w:val="16"/>
              </w:rPr>
            </w:pPr>
            <w:r w:rsidRPr="00057254">
              <w:rPr>
                <w:color w:val="000000"/>
                <w:sz w:val="16"/>
                <w:szCs w:val="16"/>
              </w:rPr>
              <w:t>-</w:t>
            </w:r>
            <w:r w:rsidRPr="00057254">
              <w:rPr>
                <w:color w:val="000000"/>
                <w:sz w:val="16"/>
                <w:szCs w:val="16"/>
                <w:highlight w:val="yellow"/>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28CC99D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C362CBC" w14:textId="77777777" w:rsidR="00C65F65" w:rsidRPr="00057254" w:rsidRDefault="00C65F65" w:rsidP="00963FE6">
            <w:pPr>
              <w:spacing w:line="360" w:lineRule="auto"/>
              <w:rPr>
                <w:color w:val="000000"/>
                <w:sz w:val="16"/>
                <w:szCs w:val="16"/>
              </w:rPr>
            </w:pPr>
          </w:p>
        </w:tc>
      </w:tr>
      <w:tr w:rsidR="00C65F65" w:rsidRPr="00057254" w14:paraId="718BAFF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BEFA7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73EE939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22A1D570" w14:textId="77777777" w:rsidR="00C65F65" w:rsidRPr="00057254" w:rsidRDefault="00C65F65" w:rsidP="00963FE6">
            <w:pPr>
              <w:spacing w:line="360" w:lineRule="auto"/>
              <w:rPr>
                <w:color w:val="000000"/>
                <w:sz w:val="16"/>
                <w:szCs w:val="16"/>
              </w:rPr>
            </w:pPr>
            <w:r w:rsidRPr="00057254">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3585F6A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F53B9F5"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11D7A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198BE270" w14:textId="77777777" w:rsidR="00C65F65" w:rsidRPr="00057254" w:rsidRDefault="00C65F65" w:rsidP="00963FE6">
            <w:pPr>
              <w:spacing w:line="360" w:lineRule="auto"/>
              <w:rPr>
                <w:color w:val="000000"/>
                <w:sz w:val="16"/>
                <w:szCs w:val="16"/>
              </w:rPr>
            </w:pPr>
            <w:r w:rsidRPr="00057254">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267AAD6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B5AB2D7" w14:textId="77777777" w:rsidR="00C65F65" w:rsidRPr="00057254" w:rsidRDefault="00C65F65" w:rsidP="00963FE6">
            <w:pPr>
              <w:spacing w:line="360" w:lineRule="auto"/>
              <w:rPr>
                <w:color w:val="000000"/>
                <w:sz w:val="16"/>
                <w:szCs w:val="16"/>
              </w:rPr>
            </w:pPr>
          </w:p>
        </w:tc>
      </w:tr>
      <w:tr w:rsidR="00C65F65" w:rsidRPr="00057254" w14:paraId="27F2761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6EA1948"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2DD8996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980D6E2"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C0823B" w14:textId="77777777" w:rsidR="00C65F65" w:rsidRPr="00057254" w:rsidRDefault="00C65F65" w:rsidP="00963FE6">
            <w:pPr>
              <w:spacing w:line="360" w:lineRule="auto"/>
              <w:rPr>
                <w:color w:val="000000"/>
                <w:sz w:val="16"/>
                <w:szCs w:val="16"/>
              </w:rPr>
            </w:pPr>
            <w:r w:rsidRPr="00057254">
              <w:rPr>
                <w:color w:val="000000"/>
                <w:sz w:val="16"/>
                <w:szCs w:val="16"/>
                <w:highlight w:val="yellow"/>
              </w:rPr>
              <w:t>44.4***</w:t>
            </w:r>
          </w:p>
        </w:tc>
        <w:tc>
          <w:tcPr>
            <w:tcW w:w="549" w:type="pct"/>
            <w:tcBorders>
              <w:top w:val="nil"/>
              <w:left w:val="nil"/>
              <w:bottom w:val="nil"/>
              <w:right w:val="nil"/>
            </w:tcBorders>
            <w:shd w:val="clear" w:color="auto" w:fill="auto"/>
            <w:noWrap/>
            <w:vAlign w:val="center"/>
            <w:hideMark/>
          </w:tcPr>
          <w:p w14:paraId="0A50DB0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AEEEA2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1A9A3290"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89287F8" w14:textId="77777777" w:rsidR="00C65F65" w:rsidRPr="00057254" w:rsidRDefault="00C65F65" w:rsidP="00963FE6">
            <w:pPr>
              <w:spacing w:line="360" w:lineRule="auto"/>
              <w:rPr>
                <w:color w:val="000000"/>
                <w:sz w:val="16"/>
                <w:szCs w:val="16"/>
              </w:rPr>
            </w:pPr>
            <w:r w:rsidRPr="00057254">
              <w:rPr>
                <w:color w:val="000000"/>
                <w:sz w:val="16"/>
                <w:szCs w:val="16"/>
              </w:rPr>
              <w:t>-1.113†</w:t>
            </w:r>
          </w:p>
        </w:tc>
        <w:tc>
          <w:tcPr>
            <w:tcW w:w="524" w:type="pct"/>
            <w:tcBorders>
              <w:top w:val="nil"/>
              <w:left w:val="nil"/>
              <w:bottom w:val="nil"/>
              <w:right w:val="nil"/>
            </w:tcBorders>
            <w:shd w:val="clear" w:color="auto" w:fill="auto"/>
            <w:noWrap/>
            <w:vAlign w:val="center"/>
            <w:hideMark/>
          </w:tcPr>
          <w:p w14:paraId="1876FDC7" w14:textId="77777777" w:rsidR="00C65F65" w:rsidRPr="00057254" w:rsidRDefault="00C65F65" w:rsidP="00963FE6">
            <w:pPr>
              <w:spacing w:line="360" w:lineRule="auto"/>
              <w:rPr>
                <w:color w:val="000000"/>
                <w:sz w:val="16"/>
                <w:szCs w:val="16"/>
              </w:rPr>
            </w:pPr>
          </w:p>
        </w:tc>
      </w:tr>
      <w:tr w:rsidR="00C65F65" w:rsidRPr="00057254" w14:paraId="77D7CB3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AA00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3E47F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009015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48472B2" w14:textId="77777777" w:rsidR="00C65F65" w:rsidRPr="00057254" w:rsidRDefault="00C65F65" w:rsidP="00963FE6">
            <w:pPr>
              <w:spacing w:line="360" w:lineRule="auto"/>
              <w:rPr>
                <w:color w:val="000000"/>
                <w:sz w:val="16"/>
                <w:szCs w:val="16"/>
              </w:rPr>
            </w:pPr>
            <w:r w:rsidRPr="00057254">
              <w:rPr>
                <w:color w:val="000000"/>
                <w:sz w:val="16"/>
                <w:szCs w:val="16"/>
              </w:rPr>
              <w:t>(8.247)</w:t>
            </w:r>
          </w:p>
        </w:tc>
        <w:tc>
          <w:tcPr>
            <w:tcW w:w="549" w:type="pct"/>
            <w:tcBorders>
              <w:top w:val="nil"/>
              <w:left w:val="nil"/>
              <w:bottom w:val="nil"/>
              <w:right w:val="nil"/>
            </w:tcBorders>
            <w:shd w:val="clear" w:color="auto" w:fill="auto"/>
            <w:noWrap/>
            <w:vAlign w:val="center"/>
            <w:hideMark/>
          </w:tcPr>
          <w:p w14:paraId="6830CA3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CA789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1C824108"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C059E81" w14:textId="77777777" w:rsidR="00C65F65" w:rsidRPr="00057254" w:rsidRDefault="00C65F65" w:rsidP="00963FE6">
            <w:pPr>
              <w:spacing w:line="360" w:lineRule="auto"/>
              <w:rPr>
                <w:color w:val="000000"/>
                <w:sz w:val="16"/>
                <w:szCs w:val="16"/>
              </w:rPr>
            </w:pPr>
            <w:r w:rsidRPr="00057254">
              <w:rPr>
                <w:color w:val="000000"/>
                <w:sz w:val="16"/>
                <w:szCs w:val="16"/>
              </w:rPr>
              <w:t>(0.623)</w:t>
            </w:r>
          </w:p>
        </w:tc>
        <w:tc>
          <w:tcPr>
            <w:tcW w:w="524" w:type="pct"/>
            <w:tcBorders>
              <w:top w:val="nil"/>
              <w:left w:val="nil"/>
              <w:bottom w:val="nil"/>
              <w:right w:val="nil"/>
            </w:tcBorders>
            <w:shd w:val="clear" w:color="auto" w:fill="auto"/>
            <w:noWrap/>
            <w:vAlign w:val="center"/>
            <w:hideMark/>
          </w:tcPr>
          <w:p w14:paraId="0E9EA976" w14:textId="77777777" w:rsidR="00C65F65" w:rsidRPr="00057254" w:rsidRDefault="00C65F65" w:rsidP="00963FE6">
            <w:pPr>
              <w:spacing w:line="360" w:lineRule="auto"/>
              <w:rPr>
                <w:color w:val="000000"/>
                <w:sz w:val="16"/>
                <w:szCs w:val="16"/>
              </w:rPr>
            </w:pPr>
          </w:p>
        </w:tc>
      </w:tr>
      <w:tr w:rsidR="00C65F65" w:rsidRPr="00057254" w14:paraId="110AAA41"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C9CC5EB"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15618B4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A292ADD"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85E34B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119B89C" w14:textId="77777777" w:rsidR="00C65F65" w:rsidRPr="00057254" w:rsidRDefault="00C65F65" w:rsidP="00963FE6">
            <w:pPr>
              <w:spacing w:line="360" w:lineRule="auto"/>
              <w:rPr>
                <w:color w:val="000000"/>
                <w:sz w:val="16"/>
                <w:szCs w:val="16"/>
              </w:rPr>
            </w:pPr>
            <w:r w:rsidRPr="00057254">
              <w:rPr>
                <w:color w:val="000000"/>
                <w:sz w:val="16"/>
                <w:szCs w:val="16"/>
                <w:highlight w:val="yellow"/>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62CC07D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4856CFA0"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568104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444735E" w14:textId="77777777" w:rsidR="00C65F65" w:rsidRPr="00057254" w:rsidRDefault="00C65F65" w:rsidP="00963FE6">
            <w:pPr>
              <w:spacing w:line="360" w:lineRule="auto"/>
              <w:rPr>
                <w:color w:val="000000"/>
                <w:sz w:val="16"/>
                <w:szCs w:val="16"/>
              </w:rPr>
            </w:pPr>
            <w:r w:rsidRPr="00057254">
              <w:rPr>
                <w:color w:val="000000"/>
                <w:sz w:val="16"/>
                <w:szCs w:val="16"/>
                <w:highlight w:val="yellow"/>
              </w:rPr>
              <w:t>-2.413**</w:t>
            </w:r>
          </w:p>
        </w:tc>
      </w:tr>
      <w:tr w:rsidR="00C65F65" w:rsidRPr="00057254" w14:paraId="7ED9648F"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1322F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5D57B11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08323413"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904798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0BB6BB23" w14:textId="77777777" w:rsidR="00C65F65" w:rsidRPr="00057254" w:rsidRDefault="00C65F65" w:rsidP="00963FE6">
            <w:pPr>
              <w:spacing w:line="360" w:lineRule="auto"/>
              <w:rPr>
                <w:color w:val="000000"/>
                <w:sz w:val="16"/>
                <w:szCs w:val="16"/>
              </w:rPr>
            </w:pPr>
            <w:r w:rsidRPr="00057254">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7C35DCB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39606E3C"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371B7E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7CA91D63" w14:textId="77777777" w:rsidR="00C65F65" w:rsidRPr="00057254" w:rsidRDefault="00C65F65" w:rsidP="00963FE6">
            <w:pPr>
              <w:spacing w:line="360" w:lineRule="auto"/>
              <w:rPr>
                <w:color w:val="000000"/>
                <w:sz w:val="16"/>
                <w:szCs w:val="16"/>
              </w:rPr>
            </w:pPr>
            <w:r w:rsidRPr="00057254">
              <w:rPr>
                <w:color w:val="000000"/>
                <w:sz w:val="16"/>
                <w:szCs w:val="16"/>
              </w:rPr>
              <w:t>(0.834)</w:t>
            </w:r>
          </w:p>
        </w:tc>
      </w:tr>
      <w:tr w:rsidR="00C65F65" w:rsidRPr="00057254" w14:paraId="0C03637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4F3BD0E"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45A8ACB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2F687DF"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6C77A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DAD068A"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1E0B91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352A9DB3"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EF0A1C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307B79FB" w14:textId="77777777" w:rsidR="00C65F65" w:rsidRPr="00057254" w:rsidRDefault="00C65F65" w:rsidP="00963FE6">
            <w:pPr>
              <w:spacing w:line="360" w:lineRule="auto"/>
              <w:rPr>
                <w:color w:val="000000"/>
                <w:sz w:val="16"/>
                <w:szCs w:val="16"/>
              </w:rPr>
            </w:pPr>
          </w:p>
        </w:tc>
      </w:tr>
      <w:tr w:rsidR="00C65F65" w:rsidRPr="00057254" w14:paraId="53FA0CC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90C4297"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6663A40C" w14:textId="77777777" w:rsidR="00C65F65" w:rsidRPr="00057254" w:rsidRDefault="00C65F65" w:rsidP="00963FE6">
            <w:pPr>
              <w:spacing w:line="360" w:lineRule="auto"/>
              <w:rPr>
                <w:color w:val="000000"/>
                <w:sz w:val="16"/>
                <w:szCs w:val="16"/>
              </w:rPr>
            </w:pPr>
            <w:r w:rsidRPr="00057254">
              <w:rPr>
                <w:color w:val="000000"/>
                <w:sz w:val="16"/>
                <w:szCs w:val="16"/>
              </w:rPr>
              <w:t>-19.613***</w:t>
            </w:r>
          </w:p>
        </w:tc>
        <w:tc>
          <w:tcPr>
            <w:tcW w:w="549" w:type="pct"/>
            <w:tcBorders>
              <w:top w:val="nil"/>
              <w:left w:val="nil"/>
              <w:bottom w:val="nil"/>
              <w:right w:val="nil"/>
            </w:tcBorders>
            <w:shd w:val="clear" w:color="auto" w:fill="auto"/>
            <w:noWrap/>
            <w:vAlign w:val="center"/>
            <w:hideMark/>
          </w:tcPr>
          <w:p w14:paraId="179950AE"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FB8E16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22ABFD1E"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B1A3380" w14:textId="77777777" w:rsidR="00C65F65" w:rsidRPr="00057254" w:rsidRDefault="00C65F65" w:rsidP="00963FE6">
            <w:pPr>
              <w:spacing w:line="360" w:lineRule="auto"/>
              <w:rPr>
                <w:color w:val="000000"/>
                <w:sz w:val="16"/>
                <w:szCs w:val="16"/>
              </w:rPr>
            </w:pPr>
            <w:r w:rsidRPr="00057254">
              <w:rPr>
                <w:color w:val="000000"/>
                <w:sz w:val="16"/>
                <w:szCs w:val="16"/>
              </w:rPr>
              <w:t>17.372**</w:t>
            </w:r>
          </w:p>
        </w:tc>
        <w:tc>
          <w:tcPr>
            <w:tcW w:w="550" w:type="pct"/>
            <w:tcBorders>
              <w:top w:val="nil"/>
              <w:left w:val="nil"/>
              <w:bottom w:val="nil"/>
              <w:right w:val="nil"/>
            </w:tcBorders>
            <w:shd w:val="clear" w:color="auto" w:fill="auto"/>
            <w:noWrap/>
            <w:vAlign w:val="center"/>
            <w:hideMark/>
          </w:tcPr>
          <w:p w14:paraId="773699E7"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4BB1C0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192FA5D8" w14:textId="77777777" w:rsidR="00C65F65" w:rsidRPr="00057254" w:rsidRDefault="00C65F65" w:rsidP="00963FE6">
            <w:pPr>
              <w:spacing w:line="360" w:lineRule="auto"/>
              <w:rPr>
                <w:color w:val="000000"/>
                <w:sz w:val="16"/>
                <w:szCs w:val="16"/>
              </w:rPr>
            </w:pPr>
          </w:p>
        </w:tc>
      </w:tr>
      <w:tr w:rsidR="00C65F65" w:rsidRPr="00057254" w14:paraId="6BF0C1F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AC85EA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3E3B68F" w14:textId="77777777" w:rsidR="00C65F65" w:rsidRPr="00057254" w:rsidRDefault="00C65F65" w:rsidP="00963FE6">
            <w:pPr>
              <w:spacing w:line="360" w:lineRule="auto"/>
              <w:rPr>
                <w:color w:val="000000"/>
                <w:sz w:val="16"/>
                <w:szCs w:val="16"/>
              </w:rPr>
            </w:pPr>
            <w:r w:rsidRPr="00057254">
              <w:rPr>
                <w:color w:val="000000"/>
                <w:sz w:val="16"/>
                <w:szCs w:val="16"/>
              </w:rPr>
              <w:t>(2.424)</w:t>
            </w:r>
          </w:p>
        </w:tc>
        <w:tc>
          <w:tcPr>
            <w:tcW w:w="549" w:type="pct"/>
            <w:tcBorders>
              <w:top w:val="nil"/>
              <w:left w:val="nil"/>
              <w:bottom w:val="nil"/>
              <w:right w:val="nil"/>
            </w:tcBorders>
            <w:shd w:val="clear" w:color="auto" w:fill="auto"/>
            <w:noWrap/>
            <w:vAlign w:val="center"/>
            <w:hideMark/>
          </w:tcPr>
          <w:p w14:paraId="41DF64E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2E49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4CAA3CA"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CFA461C" w14:textId="77777777" w:rsidR="00C65F65" w:rsidRPr="00057254" w:rsidRDefault="00C65F65" w:rsidP="00963FE6">
            <w:pPr>
              <w:spacing w:line="360" w:lineRule="auto"/>
              <w:rPr>
                <w:color w:val="000000"/>
                <w:sz w:val="16"/>
                <w:szCs w:val="16"/>
              </w:rPr>
            </w:pPr>
            <w:r w:rsidRPr="00057254">
              <w:rPr>
                <w:color w:val="000000"/>
                <w:sz w:val="16"/>
                <w:szCs w:val="16"/>
              </w:rPr>
              <w:t>(5.711)</w:t>
            </w:r>
          </w:p>
        </w:tc>
        <w:tc>
          <w:tcPr>
            <w:tcW w:w="550" w:type="pct"/>
            <w:tcBorders>
              <w:top w:val="nil"/>
              <w:left w:val="nil"/>
              <w:bottom w:val="nil"/>
              <w:right w:val="nil"/>
            </w:tcBorders>
            <w:shd w:val="clear" w:color="auto" w:fill="auto"/>
            <w:noWrap/>
            <w:vAlign w:val="center"/>
            <w:hideMark/>
          </w:tcPr>
          <w:p w14:paraId="08609630"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6E662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3251171F" w14:textId="77777777" w:rsidR="00C65F65" w:rsidRPr="00057254" w:rsidRDefault="00C65F65" w:rsidP="00963FE6">
            <w:pPr>
              <w:spacing w:line="360" w:lineRule="auto"/>
              <w:rPr>
                <w:color w:val="000000"/>
                <w:sz w:val="16"/>
                <w:szCs w:val="16"/>
              </w:rPr>
            </w:pPr>
          </w:p>
        </w:tc>
      </w:tr>
      <w:tr w:rsidR="00C65F65" w:rsidRPr="00057254" w14:paraId="50B3BC6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E4E52C3"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6DC9CC7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1B6ECD1" w14:textId="77777777" w:rsidR="00C65F65" w:rsidRPr="00057254" w:rsidRDefault="00C65F65" w:rsidP="00963FE6">
            <w:pPr>
              <w:spacing w:line="360" w:lineRule="auto"/>
              <w:rPr>
                <w:color w:val="000000"/>
                <w:sz w:val="16"/>
                <w:szCs w:val="16"/>
              </w:rPr>
            </w:pPr>
            <w:r w:rsidRPr="00057254">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11A7EF1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28CCF4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EF8A2E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438F0031" w14:textId="77777777" w:rsidR="00C65F65" w:rsidRPr="00057254" w:rsidRDefault="00C65F65" w:rsidP="00963FE6">
            <w:pPr>
              <w:spacing w:line="360" w:lineRule="auto"/>
              <w:rPr>
                <w:color w:val="000000"/>
                <w:sz w:val="16"/>
                <w:szCs w:val="16"/>
              </w:rPr>
            </w:pPr>
            <w:r w:rsidRPr="00057254">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007241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0CFFE9A9" w14:textId="77777777" w:rsidR="00C65F65" w:rsidRPr="00057254" w:rsidRDefault="00C65F65" w:rsidP="00963FE6">
            <w:pPr>
              <w:spacing w:line="360" w:lineRule="auto"/>
              <w:rPr>
                <w:color w:val="000000"/>
                <w:sz w:val="16"/>
                <w:szCs w:val="16"/>
              </w:rPr>
            </w:pPr>
          </w:p>
        </w:tc>
      </w:tr>
      <w:tr w:rsidR="00C65F65" w:rsidRPr="00057254" w14:paraId="4F354CA8"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509F1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1F48BC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DA40BC4" w14:textId="77777777" w:rsidR="00C65F65" w:rsidRPr="00057254" w:rsidRDefault="00C65F65" w:rsidP="00963FE6">
            <w:pPr>
              <w:spacing w:line="360" w:lineRule="auto"/>
              <w:rPr>
                <w:color w:val="000000"/>
                <w:sz w:val="16"/>
                <w:szCs w:val="16"/>
              </w:rPr>
            </w:pPr>
            <w:r w:rsidRPr="00057254">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5964454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6C398C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8C8E32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5DBF5FB4" w14:textId="77777777" w:rsidR="00C65F65" w:rsidRPr="00057254" w:rsidRDefault="00C65F65" w:rsidP="00963FE6">
            <w:pPr>
              <w:spacing w:line="360" w:lineRule="auto"/>
              <w:rPr>
                <w:color w:val="000000"/>
                <w:sz w:val="16"/>
                <w:szCs w:val="16"/>
              </w:rPr>
            </w:pPr>
            <w:r w:rsidRPr="00057254">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11C764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297A2DA1" w14:textId="77777777" w:rsidR="00C65F65" w:rsidRPr="00057254" w:rsidRDefault="00C65F65" w:rsidP="00963FE6">
            <w:pPr>
              <w:spacing w:line="360" w:lineRule="auto"/>
              <w:rPr>
                <w:color w:val="000000"/>
                <w:sz w:val="16"/>
                <w:szCs w:val="16"/>
              </w:rPr>
            </w:pPr>
          </w:p>
        </w:tc>
      </w:tr>
      <w:tr w:rsidR="00C65F65" w:rsidRPr="00057254" w14:paraId="5CA142B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ACABAB2"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E692D8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04059A33"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5F9426F" w14:textId="77777777" w:rsidR="00C65F65" w:rsidRPr="00057254" w:rsidRDefault="00C65F65" w:rsidP="00963FE6">
            <w:pPr>
              <w:spacing w:line="360" w:lineRule="auto"/>
              <w:rPr>
                <w:color w:val="000000"/>
                <w:sz w:val="16"/>
                <w:szCs w:val="16"/>
              </w:rPr>
            </w:pPr>
            <w:r w:rsidRPr="00057254">
              <w:rPr>
                <w:color w:val="000000"/>
                <w:sz w:val="16"/>
                <w:szCs w:val="16"/>
              </w:rPr>
              <w:t>-44.58***</w:t>
            </w:r>
          </w:p>
        </w:tc>
        <w:tc>
          <w:tcPr>
            <w:tcW w:w="549" w:type="pct"/>
            <w:tcBorders>
              <w:top w:val="nil"/>
              <w:left w:val="nil"/>
              <w:bottom w:val="nil"/>
              <w:right w:val="nil"/>
            </w:tcBorders>
            <w:shd w:val="clear" w:color="auto" w:fill="auto"/>
            <w:noWrap/>
            <w:vAlign w:val="center"/>
            <w:hideMark/>
          </w:tcPr>
          <w:p w14:paraId="26768719"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C299DB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5393D124"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68CB283E" w14:textId="77777777" w:rsidR="00C65F65" w:rsidRPr="00057254" w:rsidRDefault="00C65F65" w:rsidP="00963FE6">
            <w:pPr>
              <w:spacing w:line="360" w:lineRule="auto"/>
              <w:rPr>
                <w:color w:val="000000"/>
                <w:sz w:val="16"/>
                <w:szCs w:val="16"/>
              </w:rPr>
            </w:pPr>
            <w:r w:rsidRPr="00057254">
              <w:rPr>
                <w:color w:val="000000"/>
                <w:sz w:val="16"/>
                <w:szCs w:val="16"/>
              </w:rPr>
              <w:t>9.453†</w:t>
            </w:r>
          </w:p>
        </w:tc>
        <w:tc>
          <w:tcPr>
            <w:tcW w:w="524" w:type="pct"/>
            <w:tcBorders>
              <w:top w:val="nil"/>
              <w:left w:val="nil"/>
              <w:bottom w:val="nil"/>
              <w:right w:val="nil"/>
            </w:tcBorders>
            <w:shd w:val="clear" w:color="auto" w:fill="auto"/>
            <w:noWrap/>
            <w:vAlign w:val="center"/>
            <w:hideMark/>
          </w:tcPr>
          <w:p w14:paraId="54D3CE61" w14:textId="77777777" w:rsidR="00C65F65" w:rsidRPr="00057254" w:rsidRDefault="00C65F65" w:rsidP="00963FE6">
            <w:pPr>
              <w:spacing w:line="360" w:lineRule="auto"/>
              <w:rPr>
                <w:color w:val="000000"/>
                <w:sz w:val="16"/>
                <w:szCs w:val="16"/>
              </w:rPr>
            </w:pPr>
          </w:p>
        </w:tc>
      </w:tr>
      <w:tr w:rsidR="00C65F65" w:rsidRPr="00057254" w14:paraId="4D4D78D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18A554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2F57D7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EDB632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1777AA1" w14:textId="77777777" w:rsidR="00C65F65" w:rsidRPr="00057254" w:rsidRDefault="00C65F65" w:rsidP="00963FE6">
            <w:pPr>
              <w:spacing w:line="360" w:lineRule="auto"/>
              <w:rPr>
                <w:color w:val="000000"/>
                <w:sz w:val="16"/>
                <w:szCs w:val="16"/>
              </w:rPr>
            </w:pPr>
            <w:r w:rsidRPr="00057254">
              <w:rPr>
                <w:color w:val="000000"/>
                <w:sz w:val="16"/>
                <w:szCs w:val="16"/>
              </w:rPr>
              <w:t>(8.312)</w:t>
            </w:r>
          </w:p>
        </w:tc>
        <w:tc>
          <w:tcPr>
            <w:tcW w:w="549" w:type="pct"/>
            <w:tcBorders>
              <w:top w:val="nil"/>
              <w:left w:val="nil"/>
              <w:bottom w:val="nil"/>
              <w:right w:val="nil"/>
            </w:tcBorders>
            <w:shd w:val="clear" w:color="auto" w:fill="auto"/>
            <w:noWrap/>
            <w:vAlign w:val="center"/>
            <w:hideMark/>
          </w:tcPr>
          <w:p w14:paraId="5FA83373"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2CAAF2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44AD3697"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4142223" w14:textId="77777777" w:rsidR="00C65F65" w:rsidRPr="00057254" w:rsidRDefault="00C65F65" w:rsidP="00963FE6">
            <w:pPr>
              <w:spacing w:line="360" w:lineRule="auto"/>
              <w:rPr>
                <w:color w:val="000000"/>
                <w:sz w:val="16"/>
                <w:szCs w:val="16"/>
              </w:rPr>
            </w:pPr>
            <w:r w:rsidRPr="00057254">
              <w:rPr>
                <w:color w:val="000000"/>
                <w:sz w:val="16"/>
                <w:szCs w:val="16"/>
              </w:rPr>
              <w:t>(5.028)</w:t>
            </w:r>
          </w:p>
        </w:tc>
        <w:tc>
          <w:tcPr>
            <w:tcW w:w="524" w:type="pct"/>
            <w:tcBorders>
              <w:top w:val="nil"/>
              <w:left w:val="nil"/>
              <w:bottom w:val="nil"/>
              <w:right w:val="nil"/>
            </w:tcBorders>
            <w:shd w:val="clear" w:color="auto" w:fill="auto"/>
            <w:noWrap/>
            <w:vAlign w:val="center"/>
            <w:hideMark/>
          </w:tcPr>
          <w:p w14:paraId="536E660A" w14:textId="77777777" w:rsidR="00C65F65" w:rsidRPr="00057254" w:rsidRDefault="00C65F65" w:rsidP="00963FE6">
            <w:pPr>
              <w:spacing w:line="360" w:lineRule="auto"/>
              <w:rPr>
                <w:color w:val="000000"/>
                <w:sz w:val="16"/>
                <w:szCs w:val="16"/>
              </w:rPr>
            </w:pPr>
          </w:p>
        </w:tc>
      </w:tr>
      <w:tr w:rsidR="00C65F65" w:rsidRPr="00057254" w14:paraId="0347901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02240A0"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2D1616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436A780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68AA51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FEC3E51" w14:textId="77777777" w:rsidR="00C65F65" w:rsidRPr="00057254" w:rsidRDefault="00C65F65" w:rsidP="00963FE6">
            <w:pPr>
              <w:spacing w:line="360" w:lineRule="auto"/>
              <w:rPr>
                <w:color w:val="000000"/>
                <w:sz w:val="16"/>
                <w:szCs w:val="16"/>
              </w:rPr>
            </w:pPr>
            <w:r w:rsidRPr="00057254">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551F96E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37ECB791"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F4B107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DC46AF1" w14:textId="77777777" w:rsidR="00C65F65" w:rsidRPr="00057254" w:rsidRDefault="00C65F65" w:rsidP="00963FE6">
            <w:pPr>
              <w:spacing w:line="360" w:lineRule="auto"/>
              <w:rPr>
                <w:color w:val="000000"/>
                <w:sz w:val="16"/>
                <w:szCs w:val="16"/>
              </w:rPr>
            </w:pPr>
            <w:r w:rsidRPr="00057254">
              <w:rPr>
                <w:color w:val="000000"/>
                <w:sz w:val="16"/>
                <w:szCs w:val="16"/>
              </w:rPr>
              <w:t>15.644*</w:t>
            </w:r>
          </w:p>
        </w:tc>
      </w:tr>
      <w:tr w:rsidR="00C65F65" w:rsidRPr="00057254" w14:paraId="2957761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B6FBB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885054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227BEEB"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9D4269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4AD889C7" w14:textId="77777777" w:rsidR="00C65F65" w:rsidRPr="00057254" w:rsidRDefault="00C65F65" w:rsidP="00963FE6">
            <w:pPr>
              <w:spacing w:line="360" w:lineRule="auto"/>
              <w:rPr>
                <w:color w:val="000000"/>
                <w:sz w:val="16"/>
                <w:szCs w:val="16"/>
              </w:rPr>
            </w:pPr>
            <w:r w:rsidRPr="00057254">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702A6F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27121939"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5E728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E5B8DB0" w14:textId="77777777" w:rsidR="00C65F65" w:rsidRPr="00057254" w:rsidRDefault="00C65F65" w:rsidP="00963FE6">
            <w:pPr>
              <w:spacing w:line="360" w:lineRule="auto"/>
              <w:rPr>
                <w:color w:val="000000"/>
                <w:sz w:val="16"/>
                <w:szCs w:val="16"/>
              </w:rPr>
            </w:pPr>
            <w:r w:rsidRPr="00057254">
              <w:rPr>
                <w:color w:val="000000"/>
                <w:sz w:val="16"/>
                <w:szCs w:val="16"/>
              </w:rPr>
              <w:t>(6.873)</w:t>
            </w:r>
          </w:p>
        </w:tc>
      </w:tr>
      <w:tr w:rsidR="00C65F65" w:rsidRPr="00057254" w14:paraId="3FD5D2A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598847"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54CDC94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75B0BA68"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7EC1867"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5770DB3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F95D459"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nil"/>
              <w:bottom w:val="nil"/>
              <w:right w:val="nil"/>
            </w:tcBorders>
            <w:shd w:val="clear" w:color="auto" w:fill="auto"/>
            <w:noWrap/>
            <w:vAlign w:val="center"/>
            <w:hideMark/>
          </w:tcPr>
          <w:p w14:paraId="5200233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6A54AAE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24" w:type="pct"/>
            <w:tcBorders>
              <w:top w:val="nil"/>
              <w:left w:val="nil"/>
              <w:bottom w:val="nil"/>
              <w:right w:val="nil"/>
            </w:tcBorders>
            <w:shd w:val="clear" w:color="auto" w:fill="auto"/>
            <w:noWrap/>
            <w:vAlign w:val="center"/>
            <w:hideMark/>
          </w:tcPr>
          <w:p w14:paraId="4D2C8421"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4621BE95"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8FE793B"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257D80E3"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5AC63DA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376066"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2179D5CA"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0B6AB8"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nil"/>
              <w:bottom w:val="nil"/>
              <w:right w:val="nil"/>
            </w:tcBorders>
            <w:shd w:val="clear" w:color="auto" w:fill="auto"/>
            <w:noWrap/>
            <w:vAlign w:val="center"/>
            <w:hideMark/>
          </w:tcPr>
          <w:p w14:paraId="0309F88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308F104E"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24" w:type="pct"/>
            <w:tcBorders>
              <w:top w:val="nil"/>
              <w:left w:val="nil"/>
              <w:bottom w:val="nil"/>
              <w:right w:val="nil"/>
            </w:tcBorders>
            <w:shd w:val="clear" w:color="auto" w:fill="auto"/>
            <w:noWrap/>
            <w:vAlign w:val="center"/>
            <w:hideMark/>
          </w:tcPr>
          <w:p w14:paraId="7B7156F4"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0AB07836" w14:textId="77777777" w:rsidR="00A03CE8" w:rsidRPr="00057254"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689AB45" w14:textId="11D44238" w:rsidR="00C65F65" w:rsidRPr="00057254" w:rsidRDefault="00C65F65" w:rsidP="00963FE6">
      <w:pPr>
        <w:spacing w:before="240" w:line="480" w:lineRule="auto"/>
      </w:pPr>
      <w:r w:rsidRPr="00057254">
        <w:rPr>
          <w:b/>
          <w:bCs/>
        </w:rPr>
        <w:lastRenderedPageBreak/>
        <w:t xml:space="preserve">Table </w:t>
      </w:r>
      <w:r w:rsidR="00D43DA0">
        <w:rPr>
          <w:b/>
          <w:bCs/>
        </w:rPr>
        <w:t>3</w:t>
      </w:r>
      <w:r w:rsidRPr="00057254">
        <w:rPr>
          <w:b/>
          <w:bCs/>
        </w:rPr>
        <w:t>.</w:t>
      </w:r>
      <w:r w:rsidRPr="00057254">
        <w:t xml:space="preserve"> Interactions between social capital</w:t>
      </w:r>
      <w:r w:rsidR="004F00AA" w:rsidRPr="00057254">
        <w:t xml:space="preserve"> </w:t>
      </w:r>
      <w:r w:rsidRPr="00057254">
        <w:t>and economic change</w:t>
      </w:r>
      <w:r w:rsidR="004A4536">
        <w:t xml:space="preserve">, 2016 elections </w:t>
      </w:r>
      <w:r w:rsidR="004A4536" w:rsidRPr="00057254">
        <w:t xml:space="preserve">(Part </w:t>
      </w:r>
      <w:r w:rsidR="004A4536">
        <w:t>3</w:t>
      </w:r>
      <w:r w:rsidR="004A4536" w:rsidRPr="00057254">
        <w:t>)</w:t>
      </w:r>
    </w:p>
    <w:tbl>
      <w:tblPr>
        <w:tblW w:w="5000" w:type="pct"/>
        <w:tblLook w:val="04A0" w:firstRow="1" w:lastRow="0" w:firstColumn="1" w:lastColumn="0" w:noHBand="0" w:noVBand="1"/>
      </w:tblPr>
      <w:tblGrid>
        <w:gridCol w:w="3322"/>
        <w:gridCol w:w="1426"/>
        <w:gridCol w:w="1426"/>
        <w:gridCol w:w="1426"/>
        <w:gridCol w:w="1426"/>
      </w:tblGrid>
      <w:tr w:rsidR="00C65F65" w:rsidRPr="00057254" w14:paraId="21CB94C1" w14:textId="77777777" w:rsidTr="00437C28">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A7C61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30A76B49" w14:textId="3E122A66" w:rsidR="00C65F65" w:rsidRPr="00057254" w:rsidRDefault="009E41D9" w:rsidP="00963FE6">
            <w:pPr>
              <w:spacing w:line="360" w:lineRule="auto"/>
              <w:jc w:val="center"/>
              <w:rPr>
                <w:b/>
                <w:bCs/>
                <w:color w:val="000000"/>
                <w:sz w:val="16"/>
                <w:szCs w:val="16"/>
              </w:rPr>
            </w:pPr>
            <w:r w:rsidRPr="00057254">
              <w:rPr>
                <w:b/>
                <w:bCs/>
                <w:color w:val="000000"/>
                <w:sz w:val="16"/>
                <w:szCs w:val="16"/>
              </w:rPr>
              <w:t>Economic</w:t>
            </w:r>
            <w:r w:rsidR="00C65F65" w:rsidRPr="00057254">
              <w:rPr>
                <w:b/>
                <w:bCs/>
                <w:color w:val="000000"/>
                <w:sz w:val="16"/>
                <w:szCs w:val="16"/>
              </w:rPr>
              <w:t xml:space="preserve"> Connectedness</w:t>
            </w:r>
          </w:p>
        </w:tc>
      </w:tr>
      <w:tr w:rsidR="00C65F65" w:rsidRPr="00057254" w14:paraId="761C318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A1683A9"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6CC5B22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775142A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3763C6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9F84FD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D5C5B0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2A46E3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924348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CFFFA0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7326E5D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364C04AE"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6D44565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B1E0BBD"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4AB541D4" w14:textId="77777777" w:rsidR="00C65F65" w:rsidRPr="00057254" w:rsidRDefault="00C65F65" w:rsidP="00963FE6">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26AB38B6" w14:textId="77777777" w:rsidR="00C65F65" w:rsidRPr="00057254" w:rsidRDefault="00C65F65" w:rsidP="00963FE6">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11AB57AA" w14:textId="77777777" w:rsidR="00C65F65" w:rsidRPr="00057254" w:rsidRDefault="00C65F65" w:rsidP="00963FE6">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754EDB6A" w14:textId="77777777" w:rsidR="00C65F65" w:rsidRPr="00057254" w:rsidRDefault="00C65F65" w:rsidP="00963FE6">
            <w:pPr>
              <w:spacing w:line="360" w:lineRule="auto"/>
              <w:rPr>
                <w:color w:val="000000"/>
                <w:sz w:val="16"/>
                <w:szCs w:val="16"/>
              </w:rPr>
            </w:pPr>
            <w:r w:rsidRPr="00057254">
              <w:rPr>
                <w:color w:val="000000"/>
                <w:sz w:val="16"/>
                <w:szCs w:val="16"/>
              </w:rPr>
              <w:t>-0.077**</w:t>
            </w:r>
          </w:p>
        </w:tc>
      </w:tr>
      <w:tr w:rsidR="00C65F65" w:rsidRPr="00057254" w14:paraId="1CCB324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1B1F3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2EA38C1"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7E902A16"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7BAB965C"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0B437BE" w14:textId="77777777" w:rsidR="00C65F65" w:rsidRPr="00057254" w:rsidRDefault="00C65F65" w:rsidP="00963FE6">
            <w:pPr>
              <w:spacing w:line="360" w:lineRule="auto"/>
              <w:rPr>
                <w:color w:val="000000"/>
                <w:sz w:val="16"/>
                <w:szCs w:val="16"/>
              </w:rPr>
            </w:pPr>
            <w:r w:rsidRPr="00057254">
              <w:rPr>
                <w:color w:val="000000"/>
                <w:sz w:val="16"/>
                <w:szCs w:val="16"/>
              </w:rPr>
              <w:t>(0.025)</w:t>
            </w:r>
          </w:p>
        </w:tc>
      </w:tr>
      <w:tr w:rsidR="00C65F65" w:rsidRPr="00057254" w14:paraId="0805453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A55188D"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D9BAC21" w14:textId="77777777" w:rsidR="00C65F65" w:rsidRPr="00057254" w:rsidRDefault="00C65F65" w:rsidP="00963FE6">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08275A7D" w14:textId="77777777" w:rsidR="00C65F65" w:rsidRPr="00057254" w:rsidRDefault="00C65F65" w:rsidP="00963FE6">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68C7217C" w14:textId="77777777" w:rsidR="00C65F65" w:rsidRPr="00057254" w:rsidRDefault="00C65F65" w:rsidP="00963FE6">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3A5C751A" w14:textId="77777777" w:rsidR="00C65F65" w:rsidRPr="00057254" w:rsidRDefault="00C65F65" w:rsidP="00963FE6">
            <w:pPr>
              <w:spacing w:line="360" w:lineRule="auto"/>
              <w:rPr>
                <w:color w:val="000000"/>
                <w:sz w:val="16"/>
                <w:szCs w:val="16"/>
              </w:rPr>
            </w:pPr>
            <w:r w:rsidRPr="00057254">
              <w:rPr>
                <w:color w:val="000000"/>
                <w:sz w:val="16"/>
                <w:szCs w:val="16"/>
              </w:rPr>
              <w:t>-0.186***</w:t>
            </w:r>
          </w:p>
        </w:tc>
      </w:tr>
      <w:tr w:rsidR="00C65F65" w:rsidRPr="00057254" w14:paraId="05D8299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D3DB9A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40837F9" w14:textId="77777777" w:rsidR="00C65F65" w:rsidRPr="00057254" w:rsidRDefault="00C65F65" w:rsidP="00963FE6">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5A583268" w14:textId="77777777" w:rsidR="00C65F65" w:rsidRPr="00057254" w:rsidRDefault="00C65F65" w:rsidP="00963FE6">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0492AFA7" w14:textId="77777777" w:rsidR="00C65F65" w:rsidRPr="00057254" w:rsidRDefault="00C65F65" w:rsidP="00963FE6">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0A69546A" w14:textId="77777777" w:rsidR="00C65F65" w:rsidRPr="00057254" w:rsidRDefault="00C65F65" w:rsidP="00963FE6">
            <w:pPr>
              <w:spacing w:line="360" w:lineRule="auto"/>
              <w:rPr>
                <w:color w:val="000000"/>
                <w:sz w:val="16"/>
                <w:szCs w:val="16"/>
              </w:rPr>
            </w:pPr>
            <w:r w:rsidRPr="00057254">
              <w:rPr>
                <w:color w:val="000000"/>
                <w:sz w:val="16"/>
                <w:szCs w:val="16"/>
              </w:rPr>
              <w:t>(0.035)</w:t>
            </w:r>
          </w:p>
        </w:tc>
      </w:tr>
      <w:tr w:rsidR="00C65F65" w:rsidRPr="00057254" w14:paraId="23D271F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0BF8F51"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5FEA08FD" w14:textId="77777777" w:rsidR="00C65F65" w:rsidRPr="00057254" w:rsidRDefault="00C65F65" w:rsidP="00963FE6">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3067C7B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864E63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DF6FD7" w14:textId="77777777" w:rsidR="00C65F65" w:rsidRPr="00057254" w:rsidRDefault="00C65F65" w:rsidP="00963FE6">
            <w:pPr>
              <w:spacing w:line="360" w:lineRule="auto"/>
              <w:rPr>
                <w:color w:val="000000"/>
                <w:sz w:val="16"/>
                <w:szCs w:val="16"/>
              </w:rPr>
            </w:pPr>
          </w:p>
        </w:tc>
      </w:tr>
      <w:tr w:rsidR="00C65F65" w:rsidRPr="00057254" w14:paraId="579E61A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B6B932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8F951BA" w14:textId="77777777" w:rsidR="00C65F65" w:rsidRPr="00057254" w:rsidRDefault="00C65F65" w:rsidP="00963FE6">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FC1318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194C8A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3E37222" w14:textId="77777777" w:rsidR="00C65F65" w:rsidRPr="00057254" w:rsidRDefault="00C65F65" w:rsidP="00963FE6">
            <w:pPr>
              <w:spacing w:line="360" w:lineRule="auto"/>
              <w:rPr>
                <w:color w:val="000000"/>
                <w:sz w:val="16"/>
                <w:szCs w:val="16"/>
              </w:rPr>
            </w:pPr>
          </w:p>
        </w:tc>
      </w:tr>
      <w:tr w:rsidR="00C65F65" w:rsidRPr="00057254" w14:paraId="6F91A461"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2156C07"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ADE4E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712F5B" w14:textId="77777777" w:rsidR="00C65F65" w:rsidRPr="00057254" w:rsidRDefault="00C65F65" w:rsidP="00963FE6">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7A32B3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6225E8B" w14:textId="77777777" w:rsidR="00C65F65" w:rsidRPr="00057254" w:rsidRDefault="00C65F65" w:rsidP="00963FE6">
            <w:pPr>
              <w:spacing w:line="360" w:lineRule="auto"/>
              <w:rPr>
                <w:color w:val="000000"/>
                <w:sz w:val="16"/>
                <w:szCs w:val="16"/>
              </w:rPr>
            </w:pPr>
          </w:p>
        </w:tc>
      </w:tr>
      <w:tr w:rsidR="00C65F65" w:rsidRPr="00057254" w14:paraId="35D6BA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15C0BA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33908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030F82"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1676D6C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8198380" w14:textId="77777777" w:rsidR="00C65F65" w:rsidRPr="00057254" w:rsidRDefault="00C65F65" w:rsidP="00963FE6">
            <w:pPr>
              <w:spacing w:line="360" w:lineRule="auto"/>
              <w:rPr>
                <w:color w:val="000000"/>
                <w:sz w:val="16"/>
                <w:szCs w:val="16"/>
              </w:rPr>
            </w:pPr>
          </w:p>
        </w:tc>
      </w:tr>
      <w:tr w:rsidR="00C65F65" w:rsidRPr="00057254" w14:paraId="7DA8A8C5"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ADD01D"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6C158E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1FB28B1"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B54BC87" w14:textId="77777777" w:rsidR="00C65F65" w:rsidRPr="00057254" w:rsidRDefault="00C65F65" w:rsidP="00963FE6">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2CD18A05" w14:textId="77777777" w:rsidR="00C65F65" w:rsidRPr="00057254" w:rsidRDefault="00C65F65" w:rsidP="00963FE6">
            <w:pPr>
              <w:spacing w:line="360" w:lineRule="auto"/>
              <w:rPr>
                <w:color w:val="000000"/>
                <w:sz w:val="16"/>
                <w:szCs w:val="16"/>
              </w:rPr>
            </w:pPr>
          </w:p>
        </w:tc>
      </w:tr>
      <w:tr w:rsidR="00C65F65" w:rsidRPr="00057254" w14:paraId="3FA0B4B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A5F8E4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EE2AF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96D32C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D4219DF" w14:textId="77777777" w:rsidR="00C65F65" w:rsidRPr="00057254" w:rsidRDefault="00C65F65" w:rsidP="00963FE6">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0BE7331E" w14:textId="77777777" w:rsidR="00C65F65" w:rsidRPr="00057254" w:rsidRDefault="00C65F65" w:rsidP="00963FE6">
            <w:pPr>
              <w:spacing w:line="360" w:lineRule="auto"/>
              <w:rPr>
                <w:color w:val="000000"/>
                <w:sz w:val="16"/>
                <w:szCs w:val="16"/>
              </w:rPr>
            </w:pPr>
          </w:p>
        </w:tc>
      </w:tr>
      <w:tr w:rsidR="00C65F65" w:rsidRPr="00057254" w14:paraId="78FC990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3423191"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6D74540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2C86DE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E2D1D3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3C5DEAF" w14:textId="77777777" w:rsidR="00C65F65" w:rsidRPr="00057254" w:rsidRDefault="00C65F65" w:rsidP="00963FE6">
            <w:pPr>
              <w:spacing w:line="360" w:lineRule="auto"/>
              <w:rPr>
                <w:color w:val="000000"/>
                <w:sz w:val="16"/>
                <w:szCs w:val="16"/>
              </w:rPr>
            </w:pPr>
            <w:r w:rsidRPr="00057254">
              <w:rPr>
                <w:color w:val="000000"/>
                <w:sz w:val="16"/>
                <w:szCs w:val="16"/>
              </w:rPr>
              <w:t>-2**</w:t>
            </w:r>
          </w:p>
        </w:tc>
      </w:tr>
      <w:tr w:rsidR="00C65F65" w:rsidRPr="00057254" w14:paraId="6C3500D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D88210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A68B2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D8E531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815E4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F88C8E" w14:textId="77777777" w:rsidR="00C65F65" w:rsidRPr="00057254" w:rsidRDefault="00C65F65" w:rsidP="00963FE6">
            <w:pPr>
              <w:spacing w:line="360" w:lineRule="auto"/>
              <w:rPr>
                <w:color w:val="000000"/>
                <w:sz w:val="16"/>
                <w:szCs w:val="16"/>
              </w:rPr>
            </w:pPr>
            <w:r w:rsidRPr="00057254">
              <w:rPr>
                <w:color w:val="000000"/>
                <w:sz w:val="16"/>
                <w:szCs w:val="16"/>
              </w:rPr>
              <w:t>(0.701)</w:t>
            </w:r>
          </w:p>
        </w:tc>
      </w:tr>
      <w:tr w:rsidR="00C65F65" w:rsidRPr="00057254" w14:paraId="6E46BEDD"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86F4A52"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708307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C0C00E"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694C2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3FCA4AF" w14:textId="77777777" w:rsidR="00C65F65" w:rsidRPr="00057254" w:rsidRDefault="00C65F65" w:rsidP="00963FE6">
            <w:pPr>
              <w:spacing w:line="360" w:lineRule="auto"/>
              <w:rPr>
                <w:color w:val="000000"/>
                <w:sz w:val="16"/>
                <w:szCs w:val="16"/>
              </w:rPr>
            </w:pPr>
          </w:p>
        </w:tc>
      </w:tr>
      <w:tr w:rsidR="00C65F65" w:rsidRPr="00057254" w14:paraId="4DD1495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B1516B4"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6314B8F3" w14:textId="77777777" w:rsidR="00C65F65" w:rsidRPr="00057254" w:rsidRDefault="00C65F65" w:rsidP="00963FE6">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2D084002"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08C5EA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416E80F" w14:textId="77777777" w:rsidR="00C65F65" w:rsidRPr="00057254" w:rsidRDefault="00C65F65" w:rsidP="00963FE6">
            <w:pPr>
              <w:spacing w:line="360" w:lineRule="auto"/>
              <w:rPr>
                <w:color w:val="000000"/>
                <w:sz w:val="16"/>
                <w:szCs w:val="16"/>
              </w:rPr>
            </w:pPr>
          </w:p>
        </w:tc>
      </w:tr>
      <w:tr w:rsidR="00C65F65" w:rsidRPr="00057254" w14:paraId="111FC74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0F64EF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43F34F7" w14:textId="77777777" w:rsidR="00C65F65" w:rsidRPr="00057254" w:rsidRDefault="00C65F65" w:rsidP="00963FE6">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77DFB13B"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B9F2BE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4642659" w14:textId="77777777" w:rsidR="00C65F65" w:rsidRPr="00057254" w:rsidRDefault="00C65F65" w:rsidP="00963FE6">
            <w:pPr>
              <w:spacing w:line="360" w:lineRule="auto"/>
              <w:rPr>
                <w:color w:val="000000"/>
                <w:sz w:val="16"/>
                <w:szCs w:val="16"/>
              </w:rPr>
            </w:pPr>
          </w:p>
        </w:tc>
      </w:tr>
      <w:tr w:rsidR="00C65F65" w:rsidRPr="00057254" w14:paraId="08E8696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B2BAE75"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25D067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721EDD5" w14:textId="77777777" w:rsidR="00C65F65" w:rsidRPr="00057254" w:rsidRDefault="00C65F65" w:rsidP="00963FE6">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7BADDB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BD0151" w14:textId="77777777" w:rsidR="00C65F65" w:rsidRPr="00057254" w:rsidRDefault="00C65F65" w:rsidP="00963FE6">
            <w:pPr>
              <w:spacing w:line="360" w:lineRule="auto"/>
              <w:rPr>
                <w:color w:val="000000"/>
                <w:sz w:val="16"/>
                <w:szCs w:val="16"/>
              </w:rPr>
            </w:pPr>
          </w:p>
        </w:tc>
      </w:tr>
      <w:tr w:rsidR="00C65F65" w:rsidRPr="00057254" w14:paraId="078EB8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205A4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F332E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7F67E3" w14:textId="77777777" w:rsidR="00C65F65" w:rsidRPr="00057254" w:rsidRDefault="00C65F65" w:rsidP="00963FE6">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67C14C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AA410E" w14:textId="77777777" w:rsidR="00C65F65" w:rsidRPr="00057254" w:rsidRDefault="00C65F65" w:rsidP="00963FE6">
            <w:pPr>
              <w:spacing w:line="360" w:lineRule="auto"/>
              <w:rPr>
                <w:color w:val="000000"/>
                <w:sz w:val="16"/>
                <w:szCs w:val="16"/>
              </w:rPr>
            </w:pPr>
          </w:p>
        </w:tc>
      </w:tr>
      <w:tr w:rsidR="00C65F65" w:rsidRPr="00057254" w14:paraId="49F285D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390388"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6B491C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ECC89CD"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7CF683F" w14:textId="77777777" w:rsidR="00C65F65" w:rsidRPr="00057254" w:rsidRDefault="00C65F65" w:rsidP="00963FE6">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2ADF0C95" w14:textId="77777777" w:rsidR="00C65F65" w:rsidRPr="00057254" w:rsidRDefault="00C65F65" w:rsidP="00963FE6">
            <w:pPr>
              <w:spacing w:line="360" w:lineRule="auto"/>
              <w:rPr>
                <w:color w:val="000000"/>
                <w:sz w:val="16"/>
                <w:szCs w:val="16"/>
              </w:rPr>
            </w:pPr>
          </w:p>
        </w:tc>
      </w:tr>
      <w:tr w:rsidR="00C65F65" w:rsidRPr="00057254" w14:paraId="50FEB8F8"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805A7E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C0638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6724A"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B74E0" w14:textId="77777777" w:rsidR="00C65F65" w:rsidRPr="00057254" w:rsidRDefault="00C65F65" w:rsidP="00963FE6">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20CF6FBF" w14:textId="77777777" w:rsidR="00C65F65" w:rsidRPr="00057254" w:rsidRDefault="00C65F65" w:rsidP="00963FE6">
            <w:pPr>
              <w:spacing w:line="360" w:lineRule="auto"/>
              <w:rPr>
                <w:color w:val="000000"/>
                <w:sz w:val="16"/>
                <w:szCs w:val="16"/>
              </w:rPr>
            </w:pPr>
          </w:p>
        </w:tc>
      </w:tr>
      <w:tr w:rsidR="00C65F65" w:rsidRPr="00057254" w14:paraId="5CF13236"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0ADFFA"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573F6A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6E6049F"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14C2A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1FC73BE" w14:textId="77777777" w:rsidR="00C65F65" w:rsidRPr="00057254" w:rsidRDefault="00C65F65" w:rsidP="00963FE6">
            <w:pPr>
              <w:spacing w:line="360" w:lineRule="auto"/>
              <w:rPr>
                <w:color w:val="000000"/>
                <w:sz w:val="16"/>
                <w:szCs w:val="16"/>
              </w:rPr>
            </w:pPr>
            <w:r w:rsidRPr="00057254">
              <w:rPr>
                <w:color w:val="000000"/>
                <w:sz w:val="16"/>
                <w:szCs w:val="16"/>
              </w:rPr>
              <w:t>2.219**</w:t>
            </w:r>
          </w:p>
        </w:tc>
      </w:tr>
      <w:tr w:rsidR="00C65F65" w:rsidRPr="00057254" w14:paraId="5FD17AE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C203A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B8172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02036D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EE3C2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29B0312" w14:textId="77777777" w:rsidR="00C65F65" w:rsidRPr="00057254" w:rsidRDefault="00C65F65" w:rsidP="00963FE6">
            <w:pPr>
              <w:spacing w:line="360" w:lineRule="auto"/>
              <w:rPr>
                <w:color w:val="000000"/>
                <w:sz w:val="16"/>
                <w:szCs w:val="16"/>
              </w:rPr>
            </w:pPr>
            <w:r w:rsidRPr="00057254">
              <w:rPr>
                <w:color w:val="000000"/>
                <w:sz w:val="16"/>
                <w:szCs w:val="16"/>
              </w:rPr>
              <w:t>(0.857)</w:t>
            </w:r>
          </w:p>
        </w:tc>
      </w:tr>
      <w:tr w:rsidR="00C65F65" w:rsidRPr="00057254" w14:paraId="2136853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26557C0"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04E4141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3CE3070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C9083A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7F169A9D"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7AB5CAD2"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3A1D637"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2A3D525"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5234CC2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4E87BFB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48D3A6E0"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68A6624E" w14:textId="52162D05" w:rsidR="00D43DA0"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866749A" w14:textId="12D5CE35" w:rsidR="00D43DA0" w:rsidRDefault="004A4536" w:rsidP="000764D4">
      <w:pPr>
        <w:spacing w:before="12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57F46BDA" w14:textId="279B2C35" w:rsidR="008D3B87" w:rsidRDefault="008D3B87" w:rsidP="008D3B87">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1</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B774B" w:rsidRPr="003B774B" w14:paraId="5988D8CC" w14:textId="77777777" w:rsidTr="008D3B87">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699988B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421DED61" w14:textId="77777777" w:rsidR="00D43DA0" w:rsidRPr="003B774B" w:rsidRDefault="00D43DA0" w:rsidP="008D3B87">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1287E7A" w14:textId="77777777" w:rsidR="00D43DA0" w:rsidRPr="003B774B" w:rsidRDefault="00D43DA0" w:rsidP="008D3B87">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3B774B" w:rsidRPr="003B774B" w14:paraId="487AC87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1F1F913" w14:textId="77777777" w:rsidR="00D43DA0" w:rsidRPr="003B774B" w:rsidRDefault="00D43DA0" w:rsidP="008D3B87">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6AED4E7A" w14:textId="5F2AE174"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CE892D6" w14:textId="44E3CC3C"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55E099" w14:textId="547D57A6"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6964B04" w14:textId="6A9EE360"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4EC88E7A" w14:textId="48C7C72D"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F0EB6BB" w14:textId="695AAC60"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2853105" w14:textId="2187E6A6"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7AB68E37" w14:textId="1D638ED4"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EFB3EC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96A74F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41731B3" w14:textId="0B18000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8DAA2C7" w14:textId="721EFA2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6A384C9" w14:textId="67984D59"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A29DA5A" w14:textId="6C85CAB7"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72AA8589" w14:textId="3330E98F"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12D1C69E" w14:textId="5693CDFE"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14BD59D1" w14:textId="75A820BA"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3F2B662A" w14:textId="0F6B1D7B"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C4E380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07A48395" w14:textId="77777777" w:rsidR="00D43DA0" w:rsidRPr="003B774B" w:rsidRDefault="00D43DA0" w:rsidP="008D3B87">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D58A772" w14:textId="32C5BAB3" w:rsidR="00D43DA0" w:rsidRPr="003B774B" w:rsidRDefault="00D43DA0" w:rsidP="008D3B87">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5D1CA2B8" w14:textId="296F9AA3" w:rsidR="00D43DA0" w:rsidRPr="003B774B" w:rsidRDefault="00D43DA0" w:rsidP="008D3B87">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2E9B52AC" w14:textId="58DC4B90" w:rsidR="00D43DA0" w:rsidRPr="003B774B" w:rsidRDefault="00D43DA0" w:rsidP="008D3B87">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17BF648F" w14:textId="118CC44C" w:rsidR="00D43DA0" w:rsidRPr="003B774B" w:rsidRDefault="00D43DA0" w:rsidP="008D3B87">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24816DC9" w14:textId="767CCF1D" w:rsidR="00D43DA0" w:rsidRPr="003B774B" w:rsidRDefault="00D43DA0" w:rsidP="008D3B87">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145D7577" w14:textId="331189C4" w:rsidR="00D43DA0" w:rsidRPr="003B774B" w:rsidRDefault="00D43DA0" w:rsidP="008D3B87">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6070079B" w14:textId="4DFC8923" w:rsidR="00D43DA0" w:rsidRPr="003B774B" w:rsidRDefault="00D43DA0" w:rsidP="008D3B87">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44E0BA0C" w14:textId="1B56AF95" w:rsidR="00D43DA0" w:rsidRPr="003B774B" w:rsidRDefault="00D43DA0" w:rsidP="008D3B87">
            <w:pPr>
              <w:spacing w:line="360" w:lineRule="auto"/>
              <w:rPr>
                <w:color w:val="000000"/>
                <w:sz w:val="16"/>
                <w:szCs w:val="16"/>
              </w:rPr>
            </w:pPr>
            <w:r w:rsidRPr="003B774B">
              <w:rPr>
                <w:color w:val="000000"/>
                <w:sz w:val="16"/>
                <w:szCs w:val="16"/>
              </w:rPr>
              <w:t>-0.015</w:t>
            </w:r>
          </w:p>
        </w:tc>
      </w:tr>
      <w:tr w:rsidR="003B774B" w:rsidRPr="003B774B" w14:paraId="203E5EF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FC90E7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F3C8023" w14:textId="66983AAB"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0F0C8C32" w14:textId="398C2B6B"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6F6B0698" w14:textId="164BB34C"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7E8EA67" w14:textId="7A1006CA" w:rsidR="00D43DA0" w:rsidRPr="003B774B" w:rsidRDefault="00D43DA0" w:rsidP="008D3B87">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3D7574EB" w14:textId="2D228645"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5E132CD1" w14:textId="00937AF4"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0AB38C7" w14:textId="6C25F06F" w:rsidR="00D43DA0" w:rsidRPr="003B774B" w:rsidRDefault="00D43DA0" w:rsidP="008D3B87">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63ADDE84" w14:textId="679AADEF" w:rsidR="00D43DA0" w:rsidRPr="003B774B" w:rsidRDefault="00D43DA0" w:rsidP="008D3B87">
            <w:pPr>
              <w:spacing w:line="360" w:lineRule="auto"/>
              <w:rPr>
                <w:color w:val="000000"/>
                <w:sz w:val="16"/>
                <w:szCs w:val="16"/>
              </w:rPr>
            </w:pPr>
            <w:r w:rsidRPr="003B774B">
              <w:rPr>
                <w:color w:val="000000"/>
                <w:sz w:val="16"/>
                <w:szCs w:val="16"/>
              </w:rPr>
              <w:t>(0.029)</w:t>
            </w:r>
          </w:p>
        </w:tc>
      </w:tr>
      <w:tr w:rsidR="003B774B" w:rsidRPr="003B774B" w14:paraId="42D6DCF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3CD4076" w14:textId="77777777" w:rsidR="00D43DA0" w:rsidRPr="003B774B" w:rsidRDefault="00D43DA0" w:rsidP="008D3B87">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442E9A7A" w14:textId="488C5AA8" w:rsidR="00D43DA0" w:rsidRPr="003B774B" w:rsidRDefault="00D43DA0" w:rsidP="008D3B87">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AE90938" w14:textId="58C643F8" w:rsidR="00D43DA0" w:rsidRPr="003B774B" w:rsidRDefault="00D43DA0" w:rsidP="008D3B87">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69138D72" w14:textId="712A383B" w:rsidR="00D43DA0" w:rsidRPr="003B774B" w:rsidRDefault="00D43DA0" w:rsidP="008D3B87">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2E264208" w14:textId="2758DA0C" w:rsidR="00D43DA0" w:rsidRPr="003B774B" w:rsidRDefault="00D43DA0" w:rsidP="008D3B87">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0CBFEACD" w14:textId="2085CCC6" w:rsidR="00D43DA0" w:rsidRPr="003B774B" w:rsidRDefault="00D43DA0" w:rsidP="008D3B87">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399F6F4C" w14:textId="4B84A2F4" w:rsidR="00D43DA0" w:rsidRPr="003B774B" w:rsidRDefault="00D43DA0" w:rsidP="008D3B87">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347D929F" w14:textId="0685C1AC" w:rsidR="00D43DA0" w:rsidRPr="003B774B" w:rsidRDefault="00D43DA0" w:rsidP="008D3B87">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506EB9B3" w14:textId="29A52CF1" w:rsidR="00D43DA0" w:rsidRPr="003B774B" w:rsidRDefault="00D43DA0" w:rsidP="008D3B87">
            <w:pPr>
              <w:spacing w:line="360" w:lineRule="auto"/>
              <w:rPr>
                <w:color w:val="000000"/>
                <w:sz w:val="16"/>
                <w:szCs w:val="16"/>
              </w:rPr>
            </w:pPr>
            <w:r w:rsidRPr="003B774B">
              <w:rPr>
                <w:color w:val="000000"/>
                <w:sz w:val="16"/>
                <w:szCs w:val="16"/>
              </w:rPr>
              <w:t>0.54</w:t>
            </w:r>
            <w:r w:rsidR="003B774B" w:rsidRPr="003B774B">
              <w:rPr>
                <w:color w:val="000000"/>
                <w:sz w:val="16"/>
                <w:szCs w:val="16"/>
              </w:rPr>
              <w:t>4</w:t>
            </w:r>
            <w:r w:rsidRPr="003B774B">
              <w:rPr>
                <w:color w:val="000000"/>
                <w:sz w:val="16"/>
                <w:szCs w:val="16"/>
              </w:rPr>
              <w:t>**</w:t>
            </w:r>
          </w:p>
        </w:tc>
      </w:tr>
      <w:tr w:rsidR="003B774B" w:rsidRPr="003B774B" w14:paraId="1F92E6DD"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7E8FBB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00DE749" w14:textId="4B7EB726" w:rsidR="00D43DA0" w:rsidRPr="003B774B" w:rsidRDefault="00D43DA0" w:rsidP="008D3B87">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406EB7C2" w14:textId="04655E81" w:rsidR="00D43DA0" w:rsidRPr="003B774B" w:rsidRDefault="00D43DA0" w:rsidP="008D3B87">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728C57F4" w14:textId="46AF38BE" w:rsidR="00D43DA0" w:rsidRPr="003B774B" w:rsidRDefault="00D43DA0" w:rsidP="008D3B87">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0D171A9D" w14:textId="16B1CCAA" w:rsidR="00D43DA0" w:rsidRPr="003B774B" w:rsidRDefault="00D43DA0" w:rsidP="008D3B87">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4A64ACF6" w14:textId="0A040511" w:rsidR="00D43DA0" w:rsidRPr="003B774B" w:rsidRDefault="00D43DA0" w:rsidP="008D3B87">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134C2E7D" w14:textId="3A6C530E" w:rsidR="00D43DA0" w:rsidRPr="003B774B" w:rsidRDefault="00D43DA0" w:rsidP="008D3B87">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CA03212" w14:textId="546393D0" w:rsidR="00D43DA0" w:rsidRPr="003B774B" w:rsidRDefault="00D43DA0" w:rsidP="008D3B87">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58ADD360" w14:textId="48FAB93B" w:rsidR="00D43DA0" w:rsidRPr="003B774B" w:rsidRDefault="00D43DA0" w:rsidP="008D3B87">
            <w:pPr>
              <w:spacing w:line="360" w:lineRule="auto"/>
              <w:rPr>
                <w:color w:val="000000"/>
                <w:sz w:val="16"/>
                <w:szCs w:val="16"/>
              </w:rPr>
            </w:pPr>
            <w:r w:rsidRPr="003B774B">
              <w:rPr>
                <w:color w:val="000000"/>
                <w:sz w:val="16"/>
                <w:szCs w:val="16"/>
              </w:rPr>
              <w:t>(0.19</w:t>
            </w:r>
            <w:r w:rsidR="003B774B" w:rsidRPr="003B774B">
              <w:rPr>
                <w:color w:val="000000"/>
                <w:sz w:val="16"/>
                <w:szCs w:val="16"/>
              </w:rPr>
              <w:t>8</w:t>
            </w:r>
            <w:r w:rsidRPr="003B774B">
              <w:rPr>
                <w:color w:val="000000"/>
                <w:sz w:val="16"/>
                <w:szCs w:val="16"/>
              </w:rPr>
              <w:t>)</w:t>
            </w:r>
          </w:p>
        </w:tc>
      </w:tr>
      <w:tr w:rsidR="003B774B" w:rsidRPr="003B774B" w14:paraId="321E002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1AF6FB8" w14:textId="77777777" w:rsidR="00D43DA0" w:rsidRPr="003B774B" w:rsidRDefault="00D43DA0" w:rsidP="008D3B87">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225DD1F8" w14:textId="5806DB4A" w:rsidR="00D43DA0" w:rsidRPr="003B774B" w:rsidRDefault="00D43DA0" w:rsidP="008D3B87">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044CCE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A22D9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BC237F"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DAA7B9A" w14:textId="72ECA785" w:rsidR="00D43DA0" w:rsidRPr="003B774B" w:rsidRDefault="00D43DA0" w:rsidP="008D3B87">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4054B33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6B16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338B901" w14:textId="77777777" w:rsidR="00D43DA0" w:rsidRPr="003B774B" w:rsidRDefault="00D43DA0" w:rsidP="008D3B87">
            <w:pPr>
              <w:spacing w:line="360" w:lineRule="auto"/>
              <w:rPr>
                <w:color w:val="000000"/>
                <w:sz w:val="16"/>
                <w:szCs w:val="16"/>
              </w:rPr>
            </w:pPr>
          </w:p>
        </w:tc>
      </w:tr>
      <w:tr w:rsidR="003B774B" w:rsidRPr="003B774B" w14:paraId="27CCE4D4"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3F8B92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E2F31E" w14:textId="1A179C46" w:rsidR="00D43DA0" w:rsidRPr="003B774B" w:rsidRDefault="00D43DA0" w:rsidP="008D3B87">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18958E5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C8305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9708AA3"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835340" w14:textId="7BE3970B" w:rsidR="00D43DA0" w:rsidRPr="003B774B" w:rsidRDefault="00D43DA0" w:rsidP="008D3B87">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721D956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F900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9C0DDF" w14:textId="77777777" w:rsidR="00D43DA0" w:rsidRPr="003B774B" w:rsidRDefault="00D43DA0" w:rsidP="008D3B87">
            <w:pPr>
              <w:spacing w:line="360" w:lineRule="auto"/>
              <w:rPr>
                <w:color w:val="000000"/>
                <w:sz w:val="16"/>
                <w:szCs w:val="16"/>
              </w:rPr>
            </w:pPr>
          </w:p>
        </w:tc>
      </w:tr>
      <w:tr w:rsidR="003B774B" w:rsidRPr="003B774B" w14:paraId="7A2EE41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A73510F" w14:textId="77777777" w:rsidR="00D43DA0" w:rsidRPr="003B774B" w:rsidRDefault="00D43DA0" w:rsidP="008D3B87">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4F9A78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89DDD35" w14:textId="3FE73DA0" w:rsidR="00D43DA0" w:rsidRPr="003B774B" w:rsidRDefault="00D43DA0" w:rsidP="008D3B87">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0B3C264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D962EF8"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5948F2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448157" w14:textId="019F3392" w:rsidR="00D43DA0" w:rsidRPr="003B774B" w:rsidRDefault="00D43DA0" w:rsidP="008D3B87">
            <w:pPr>
              <w:spacing w:line="360" w:lineRule="auto"/>
              <w:rPr>
                <w:color w:val="000000"/>
                <w:sz w:val="16"/>
                <w:szCs w:val="16"/>
              </w:rPr>
            </w:pPr>
            <w:r w:rsidRPr="003B774B">
              <w:rPr>
                <w:color w:val="000000"/>
                <w:sz w:val="16"/>
                <w:szCs w:val="16"/>
              </w:rPr>
              <w:t>-1.99</w:t>
            </w:r>
            <w:r w:rsidR="003B774B" w:rsidRPr="003B774B">
              <w:rPr>
                <w:color w:val="000000"/>
                <w:sz w:val="16"/>
                <w:szCs w:val="16"/>
              </w:rPr>
              <w:t>6</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222CC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1DB17D" w14:textId="77777777" w:rsidR="00D43DA0" w:rsidRPr="003B774B" w:rsidRDefault="00D43DA0" w:rsidP="008D3B87">
            <w:pPr>
              <w:spacing w:line="360" w:lineRule="auto"/>
              <w:rPr>
                <w:color w:val="000000"/>
                <w:sz w:val="16"/>
                <w:szCs w:val="16"/>
              </w:rPr>
            </w:pPr>
          </w:p>
        </w:tc>
      </w:tr>
      <w:tr w:rsidR="003B774B" w:rsidRPr="003B774B" w14:paraId="48111AF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3F25FB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44DC87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105BDE" w14:textId="186A04AB" w:rsidR="00D43DA0" w:rsidRPr="003B774B" w:rsidRDefault="00D43DA0" w:rsidP="008D3B87">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39A116E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3F9AD0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C6F0BE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B297A02" w14:textId="5F2D08AC" w:rsidR="00D43DA0" w:rsidRPr="003B774B" w:rsidRDefault="00D43DA0" w:rsidP="008D3B87">
            <w:pPr>
              <w:spacing w:line="360" w:lineRule="auto"/>
              <w:rPr>
                <w:color w:val="000000"/>
                <w:sz w:val="16"/>
                <w:szCs w:val="16"/>
              </w:rPr>
            </w:pPr>
            <w:r w:rsidRPr="003B774B">
              <w:rPr>
                <w:color w:val="000000"/>
                <w:sz w:val="16"/>
                <w:szCs w:val="16"/>
              </w:rPr>
              <w:t>(0.18</w:t>
            </w:r>
            <w:r w:rsidR="003B774B" w:rsidRPr="003B774B">
              <w:rPr>
                <w:color w:val="000000"/>
                <w:sz w:val="16"/>
                <w:szCs w:val="16"/>
              </w:rPr>
              <w:t>2</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13A82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1CB432E4" w14:textId="77777777" w:rsidR="00D43DA0" w:rsidRPr="003B774B" w:rsidRDefault="00D43DA0" w:rsidP="008D3B87">
            <w:pPr>
              <w:spacing w:line="360" w:lineRule="auto"/>
              <w:rPr>
                <w:color w:val="000000"/>
                <w:sz w:val="16"/>
                <w:szCs w:val="16"/>
              </w:rPr>
            </w:pPr>
          </w:p>
        </w:tc>
      </w:tr>
      <w:tr w:rsidR="003B774B" w:rsidRPr="003B774B" w14:paraId="66245FB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4429CE" w14:textId="77777777" w:rsidR="00D43DA0" w:rsidRPr="003B774B" w:rsidRDefault="00D43DA0" w:rsidP="008D3B87">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904A6E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283579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3C4F355" w14:textId="5E4D5FC3" w:rsidR="00D43DA0" w:rsidRPr="003B774B" w:rsidRDefault="00D43DA0" w:rsidP="008D3B87">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75B7E0C9"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37883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716FF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DE00861" w14:textId="344C35E4" w:rsidR="00D43DA0" w:rsidRPr="003B774B" w:rsidRDefault="00D43DA0" w:rsidP="008D3B87">
            <w:pPr>
              <w:spacing w:line="360" w:lineRule="auto"/>
              <w:rPr>
                <w:color w:val="000000"/>
                <w:sz w:val="16"/>
                <w:szCs w:val="16"/>
              </w:rPr>
            </w:pPr>
            <w:r w:rsidRPr="003B774B">
              <w:rPr>
                <w:color w:val="000000"/>
                <w:sz w:val="16"/>
                <w:szCs w:val="16"/>
              </w:rPr>
              <w:t>0.68</w:t>
            </w:r>
            <w:r w:rsidR="003B774B" w:rsidRPr="003B774B">
              <w:rPr>
                <w:color w:val="000000"/>
                <w:sz w:val="16"/>
                <w:szCs w:val="16"/>
              </w:rPr>
              <w:t>9</w:t>
            </w:r>
            <w:r w:rsidRPr="003B774B">
              <w:rPr>
                <w:color w:val="000000"/>
                <w:sz w:val="16"/>
                <w:szCs w:val="16"/>
              </w:rPr>
              <w:t>**</w:t>
            </w:r>
          </w:p>
        </w:tc>
        <w:tc>
          <w:tcPr>
            <w:tcW w:w="946" w:type="dxa"/>
            <w:tcBorders>
              <w:top w:val="nil"/>
              <w:left w:val="nil"/>
              <w:bottom w:val="nil"/>
              <w:right w:val="nil"/>
            </w:tcBorders>
            <w:shd w:val="clear" w:color="auto" w:fill="auto"/>
            <w:noWrap/>
            <w:vAlign w:val="bottom"/>
            <w:hideMark/>
          </w:tcPr>
          <w:p w14:paraId="06AE41F1" w14:textId="77777777" w:rsidR="00D43DA0" w:rsidRPr="003B774B" w:rsidRDefault="00D43DA0" w:rsidP="008D3B87">
            <w:pPr>
              <w:spacing w:line="360" w:lineRule="auto"/>
              <w:rPr>
                <w:color w:val="000000"/>
                <w:sz w:val="16"/>
                <w:szCs w:val="16"/>
              </w:rPr>
            </w:pPr>
          </w:p>
        </w:tc>
      </w:tr>
      <w:tr w:rsidR="003B774B" w:rsidRPr="003B774B" w14:paraId="6BDDA88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C78CC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15A1A4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8AE030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6B643F0" w14:textId="595F97DA" w:rsidR="00D43DA0" w:rsidRPr="003B774B" w:rsidRDefault="00D43DA0" w:rsidP="008D3B87">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39590A5B"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EF196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AAF58A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E96B71" w14:textId="6ABC3209" w:rsidR="00D43DA0" w:rsidRPr="003B774B" w:rsidRDefault="00D43DA0" w:rsidP="008D3B87">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CCBA74A" w14:textId="77777777" w:rsidR="00D43DA0" w:rsidRPr="003B774B" w:rsidRDefault="00D43DA0" w:rsidP="008D3B87">
            <w:pPr>
              <w:spacing w:line="360" w:lineRule="auto"/>
              <w:rPr>
                <w:color w:val="000000"/>
                <w:sz w:val="16"/>
                <w:szCs w:val="16"/>
              </w:rPr>
            </w:pPr>
          </w:p>
        </w:tc>
      </w:tr>
      <w:tr w:rsidR="003B774B" w:rsidRPr="003B774B" w14:paraId="71DCFE6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319763C4" w14:textId="77777777" w:rsidR="00D43DA0" w:rsidRPr="003B774B" w:rsidRDefault="00D43DA0" w:rsidP="008D3B87">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DB218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CA140C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3E25B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839FC7B" w14:textId="52B73DF0" w:rsidR="00D43DA0" w:rsidRPr="003B774B" w:rsidRDefault="00D43DA0" w:rsidP="008D3B87">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5397BF1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F8ACF56"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B410B5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95D784D" w14:textId="55A0F748" w:rsidR="00D43DA0" w:rsidRPr="003B774B" w:rsidRDefault="00D43DA0" w:rsidP="008D3B87">
            <w:pPr>
              <w:spacing w:line="360" w:lineRule="auto"/>
              <w:rPr>
                <w:color w:val="000000"/>
                <w:sz w:val="16"/>
                <w:szCs w:val="16"/>
              </w:rPr>
            </w:pPr>
            <w:r w:rsidRPr="003B774B">
              <w:rPr>
                <w:color w:val="000000"/>
                <w:sz w:val="16"/>
                <w:szCs w:val="16"/>
              </w:rPr>
              <w:t>0.697</w:t>
            </w:r>
          </w:p>
        </w:tc>
      </w:tr>
      <w:tr w:rsidR="003B774B" w:rsidRPr="003B774B" w14:paraId="4395571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619C7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60F4D6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41A7DA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526F5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854A91" w14:textId="27E26227" w:rsidR="00D43DA0" w:rsidRPr="003B774B" w:rsidRDefault="00D43DA0" w:rsidP="008D3B87">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448A9C3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97569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E11D8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336422C" w14:textId="369588FF" w:rsidR="00D43DA0" w:rsidRPr="003B774B" w:rsidRDefault="00D43DA0" w:rsidP="008D3B87">
            <w:pPr>
              <w:spacing w:line="360" w:lineRule="auto"/>
              <w:rPr>
                <w:color w:val="000000"/>
                <w:sz w:val="16"/>
                <w:szCs w:val="16"/>
              </w:rPr>
            </w:pPr>
            <w:r w:rsidRPr="003B774B">
              <w:rPr>
                <w:color w:val="000000"/>
                <w:sz w:val="16"/>
                <w:szCs w:val="16"/>
              </w:rPr>
              <w:t>(0.44</w:t>
            </w:r>
            <w:r w:rsidR="003B774B" w:rsidRPr="003B774B">
              <w:rPr>
                <w:color w:val="000000"/>
                <w:sz w:val="16"/>
                <w:szCs w:val="16"/>
              </w:rPr>
              <w:t>1</w:t>
            </w:r>
            <w:r w:rsidRPr="003B774B">
              <w:rPr>
                <w:color w:val="000000"/>
                <w:sz w:val="16"/>
                <w:szCs w:val="16"/>
              </w:rPr>
              <w:t>)</w:t>
            </w:r>
          </w:p>
        </w:tc>
      </w:tr>
      <w:tr w:rsidR="003B774B" w:rsidRPr="003B774B" w14:paraId="55134A4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3A1326" w14:textId="77777777" w:rsidR="00D43DA0" w:rsidRPr="003B774B" w:rsidRDefault="00D43DA0" w:rsidP="008D3B87">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75FD68D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AB668F"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8A31D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A6362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777E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14E5739"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74CD7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FC45EC" w14:textId="77777777" w:rsidR="00D43DA0" w:rsidRPr="003B774B" w:rsidRDefault="00D43DA0" w:rsidP="008D3B87">
            <w:pPr>
              <w:spacing w:line="360" w:lineRule="auto"/>
              <w:rPr>
                <w:color w:val="000000"/>
                <w:sz w:val="16"/>
                <w:szCs w:val="16"/>
              </w:rPr>
            </w:pPr>
          </w:p>
        </w:tc>
      </w:tr>
      <w:tr w:rsidR="003B774B" w:rsidRPr="003B774B" w14:paraId="41549759"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0161E19" w14:textId="77777777" w:rsidR="00D43DA0" w:rsidRPr="003B774B" w:rsidRDefault="00D43DA0" w:rsidP="008D3B87">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4B8D92C7" w14:textId="0E799F79" w:rsidR="00D43DA0" w:rsidRPr="003B774B" w:rsidRDefault="00D43DA0" w:rsidP="008D3B87">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1144B323" w14:textId="77777777" w:rsidR="00D43DA0" w:rsidRPr="003B774B" w:rsidRDefault="00D43DA0" w:rsidP="008D3B87">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3990D3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9C1BF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E8D228" w14:textId="65267941" w:rsidR="00D43DA0" w:rsidRPr="003B774B" w:rsidRDefault="00D43DA0" w:rsidP="008D3B87">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5AD307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DB163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BF06B64" w14:textId="77777777" w:rsidR="00D43DA0" w:rsidRPr="003B774B" w:rsidRDefault="00D43DA0" w:rsidP="008D3B87">
            <w:pPr>
              <w:spacing w:line="360" w:lineRule="auto"/>
              <w:rPr>
                <w:color w:val="000000"/>
                <w:sz w:val="16"/>
                <w:szCs w:val="16"/>
              </w:rPr>
            </w:pPr>
          </w:p>
        </w:tc>
      </w:tr>
      <w:tr w:rsidR="003B774B" w:rsidRPr="003B774B" w14:paraId="1F3060A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53EF7C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B3EA27" w14:textId="6AE78B51" w:rsidR="00D43DA0" w:rsidRPr="003B774B" w:rsidRDefault="00D43DA0" w:rsidP="008D3B87">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002AACBE"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031AEF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113D0E"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95FFA58" w14:textId="1006A0FC" w:rsidR="00D43DA0" w:rsidRPr="003B774B" w:rsidRDefault="00D43DA0" w:rsidP="008D3B87">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213E5F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6A9C5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4FC5407" w14:textId="77777777" w:rsidR="00D43DA0" w:rsidRPr="003B774B" w:rsidRDefault="00D43DA0" w:rsidP="008D3B87">
            <w:pPr>
              <w:spacing w:line="360" w:lineRule="auto"/>
              <w:rPr>
                <w:color w:val="000000"/>
                <w:sz w:val="16"/>
                <w:szCs w:val="16"/>
              </w:rPr>
            </w:pPr>
          </w:p>
        </w:tc>
      </w:tr>
      <w:tr w:rsidR="003B774B" w:rsidRPr="003B774B" w14:paraId="6C96C03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DF85417" w14:textId="77777777" w:rsidR="00D43DA0" w:rsidRPr="003B774B" w:rsidRDefault="00D43DA0" w:rsidP="008D3B87">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BEA80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F412527" w14:textId="3AC95E40" w:rsidR="00D43DA0" w:rsidRPr="003B774B" w:rsidRDefault="00D43DA0" w:rsidP="008D3B87">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613B38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7FC6FE5"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A5D77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C75572" w14:textId="023D9E26" w:rsidR="00D43DA0" w:rsidRPr="003B774B" w:rsidRDefault="00D43DA0" w:rsidP="008D3B87">
            <w:pPr>
              <w:spacing w:line="360" w:lineRule="auto"/>
              <w:rPr>
                <w:color w:val="000000"/>
                <w:sz w:val="16"/>
                <w:szCs w:val="16"/>
              </w:rPr>
            </w:pPr>
            <w:r w:rsidRPr="003B774B">
              <w:rPr>
                <w:color w:val="000000"/>
                <w:sz w:val="16"/>
                <w:szCs w:val="16"/>
              </w:rPr>
              <w:t>-1.21</w:t>
            </w:r>
            <w:r w:rsidR="003B774B" w:rsidRPr="003B774B">
              <w:rPr>
                <w:color w:val="000000"/>
                <w:sz w:val="16"/>
                <w:szCs w:val="16"/>
              </w:rPr>
              <w:t>8</w:t>
            </w:r>
          </w:p>
        </w:tc>
        <w:tc>
          <w:tcPr>
            <w:tcW w:w="992" w:type="dxa"/>
            <w:tcBorders>
              <w:top w:val="nil"/>
              <w:left w:val="single" w:sz="4" w:space="0" w:color="auto"/>
              <w:bottom w:val="nil"/>
              <w:right w:val="single" w:sz="4" w:space="0" w:color="auto"/>
            </w:tcBorders>
            <w:shd w:val="clear" w:color="auto" w:fill="auto"/>
            <w:noWrap/>
            <w:vAlign w:val="bottom"/>
            <w:hideMark/>
          </w:tcPr>
          <w:p w14:paraId="6025AA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004A0BA" w14:textId="77777777" w:rsidR="00D43DA0" w:rsidRPr="003B774B" w:rsidRDefault="00D43DA0" w:rsidP="008D3B87">
            <w:pPr>
              <w:spacing w:line="360" w:lineRule="auto"/>
              <w:rPr>
                <w:color w:val="000000"/>
                <w:sz w:val="16"/>
                <w:szCs w:val="16"/>
              </w:rPr>
            </w:pPr>
          </w:p>
        </w:tc>
      </w:tr>
      <w:tr w:rsidR="003B774B" w:rsidRPr="003B774B" w14:paraId="4D69B95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E598E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CB3CA0D"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85B3E99" w14:textId="7504CEC5" w:rsidR="00D43DA0" w:rsidRPr="003B774B" w:rsidRDefault="00D43DA0" w:rsidP="008D3B87">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7F7D406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31BD06A"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D1719B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419B6E" w14:textId="056F7FD6" w:rsidR="00D43DA0" w:rsidRPr="003B774B" w:rsidRDefault="00D43DA0" w:rsidP="008D3B87">
            <w:pPr>
              <w:spacing w:line="360" w:lineRule="auto"/>
              <w:rPr>
                <w:color w:val="000000"/>
                <w:sz w:val="16"/>
                <w:szCs w:val="16"/>
              </w:rPr>
            </w:pPr>
            <w:r w:rsidRPr="003B774B">
              <w:rPr>
                <w:color w:val="000000"/>
                <w:sz w:val="16"/>
                <w:szCs w:val="16"/>
              </w:rPr>
              <w:t>(2.21</w:t>
            </w:r>
            <w:r w:rsidR="003B774B" w:rsidRPr="003B774B">
              <w:rPr>
                <w:color w:val="000000"/>
                <w:sz w:val="16"/>
                <w:szCs w:val="16"/>
              </w:rPr>
              <w:t>8</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21F4ACA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290F091" w14:textId="77777777" w:rsidR="00D43DA0" w:rsidRPr="003B774B" w:rsidRDefault="00D43DA0" w:rsidP="008D3B87">
            <w:pPr>
              <w:spacing w:line="360" w:lineRule="auto"/>
              <w:rPr>
                <w:color w:val="000000"/>
                <w:sz w:val="16"/>
                <w:szCs w:val="16"/>
              </w:rPr>
            </w:pPr>
          </w:p>
        </w:tc>
      </w:tr>
      <w:tr w:rsidR="003B774B" w:rsidRPr="003B774B" w14:paraId="3C0B6323"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BF880E4" w14:textId="77777777" w:rsidR="00D43DA0" w:rsidRPr="003B774B" w:rsidRDefault="00D43DA0" w:rsidP="008D3B87">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775AAC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82683F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8A1807C" w14:textId="43516222" w:rsidR="00D43DA0" w:rsidRPr="003B774B" w:rsidRDefault="00D43DA0" w:rsidP="008D3B87">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26CAE226"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052A21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2262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30FB8F" w14:textId="121F1AD1" w:rsidR="00D43DA0" w:rsidRPr="003B774B" w:rsidRDefault="00D43DA0" w:rsidP="008D3B87">
            <w:pPr>
              <w:spacing w:line="360" w:lineRule="auto"/>
              <w:rPr>
                <w:color w:val="000000"/>
                <w:sz w:val="16"/>
                <w:szCs w:val="16"/>
              </w:rPr>
            </w:pPr>
            <w:r w:rsidRPr="003B774B">
              <w:rPr>
                <w:color w:val="000000"/>
                <w:sz w:val="16"/>
                <w:szCs w:val="16"/>
              </w:rPr>
              <w:t>-3.94</w:t>
            </w:r>
            <w:r w:rsidR="003B774B" w:rsidRPr="003B774B">
              <w:rPr>
                <w:color w:val="000000"/>
                <w:sz w:val="16"/>
                <w:szCs w:val="16"/>
              </w:rPr>
              <w:t>9</w:t>
            </w:r>
          </w:p>
        </w:tc>
        <w:tc>
          <w:tcPr>
            <w:tcW w:w="946" w:type="dxa"/>
            <w:tcBorders>
              <w:top w:val="nil"/>
              <w:left w:val="nil"/>
              <w:bottom w:val="nil"/>
              <w:right w:val="nil"/>
            </w:tcBorders>
            <w:shd w:val="clear" w:color="auto" w:fill="auto"/>
            <w:noWrap/>
            <w:vAlign w:val="bottom"/>
            <w:hideMark/>
          </w:tcPr>
          <w:p w14:paraId="212FA64C" w14:textId="77777777" w:rsidR="00D43DA0" w:rsidRPr="003B774B" w:rsidRDefault="00D43DA0" w:rsidP="008D3B87">
            <w:pPr>
              <w:spacing w:line="360" w:lineRule="auto"/>
              <w:rPr>
                <w:color w:val="000000"/>
                <w:sz w:val="16"/>
                <w:szCs w:val="16"/>
              </w:rPr>
            </w:pPr>
          </w:p>
        </w:tc>
      </w:tr>
      <w:tr w:rsidR="003B774B" w:rsidRPr="003B774B" w14:paraId="5A82DB9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BE712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AAB67F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CC13FC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CB7D010" w14:textId="298EE974" w:rsidR="00D43DA0" w:rsidRPr="003B774B" w:rsidRDefault="00D43DA0" w:rsidP="008D3B87">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42B5E6E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67233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AC01C1A"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702E0B9" w14:textId="4E5491A0" w:rsidR="00D43DA0" w:rsidRPr="003B774B" w:rsidRDefault="00D43DA0" w:rsidP="008D3B87">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3473D36D" w14:textId="77777777" w:rsidR="00D43DA0" w:rsidRPr="003B774B" w:rsidRDefault="00D43DA0" w:rsidP="008D3B87">
            <w:pPr>
              <w:spacing w:line="360" w:lineRule="auto"/>
              <w:rPr>
                <w:color w:val="000000"/>
                <w:sz w:val="16"/>
                <w:szCs w:val="16"/>
              </w:rPr>
            </w:pPr>
          </w:p>
        </w:tc>
      </w:tr>
      <w:tr w:rsidR="003B774B" w:rsidRPr="003B774B" w14:paraId="2B1DB3C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92FAF6F" w14:textId="77777777" w:rsidR="00D43DA0" w:rsidRPr="003B774B" w:rsidRDefault="00D43DA0" w:rsidP="008D3B87">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56A25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89C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8C67C9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A6C33C" w14:textId="32DC293E" w:rsidR="00D43DA0" w:rsidRPr="003B774B" w:rsidRDefault="00D43DA0" w:rsidP="008D3B87">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259CC3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14D03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855AA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5F46043" w14:textId="5166C824" w:rsidR="00D43DA0" w:rsidRPr="003B774B" w:rsidRDefault="00D43DA0" w:rsidP="008D3B87">
            <w:pPr>
              <w:spacing w:line="360" w:lineRule="auto"/>
              <w:rPr>
                <w:color w:val="000000"/>
                <w:sz w:val="16"/>
                <w:szCs w:val="16"/>
              </w:rPr>
            </w:pPr>
            <w:r w:rsidRPr="003B774B">
              <w:rPr>
                <w:color w:val="000000"/>
                <w:sz w:val="16"/>
                <w:szCs w:val="16"/>
              </w:rPr>
              <w:t>-11.20</w:t>
            </w:r>
            <w:r w:rsidR="003B774B" w:rsidRPr="003B774B">
              <w:rPr>
                <w:color w:val="000000"/>
                <w:sz w:val="16"/>
                <w:szCs w:val="16"/>
              </w:rPr>
              <w:t>3</w:t>
            </w:r>
            <w:r w:rsidRPr="003B774B">
              <w:rPr>
                <w:color w:val="000000"/>
                <w:sz w:val="16"/>
                <w:szCs w:val="16"/>
              </w:rPr>
              <w:t>*</w:t>
            </w:r>
          </w:p>
        </w:tc>
      </w:tr>
      <w:tr w:rsidR="003B774B" w:rsidRPr="003B774B" w14:paraId="2173475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D8666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81EF4F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6A76417"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B7BC7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9C51F15" w14:textId="4326F668" w:rsidR="00D43DA0" w:rsidRPr="003B774B" w:rsidRDefault="00D43DA0" w:rsidP="008D3B87">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5A462EE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1828905"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7CF5FA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9948307" w14:textId="01D0A4C7" w:rsidR="00D43DA0" w:rsidRPr="003B774B" w:rsidRDefault="00D43DA0" w:rsidP="008D3B87">
            <w:pPr>
              <w:spacing w:line="360" w:lineRule="auto"/>
              <w:rPr>
                <w:color w:val="000000"/>
                <w:sz w:val="16"/>
                <w:szCs w:val="16"/>
              </w:rPr>
            </w:pPr>
            <w:r w:rsidRPr="003B774B">
              <w:rPr>
                <w:color w:val="000000"/>
                <w:sz w:val="16"/>
                <w:szCs w:val="16"/>
              </w:rPr>
              <w:t>(5.14</w:t>
            </w:r>
            <w:r w:rsidR="003B774B" w:rsidRPr="003B774B">
              <w:rPr>
                <w:color w:val="000000"/>
                <w:sz w:val="16"/>
                <w:szCs w:val="16"/>
              </w:rPr>
              <w:t>3</w:t>
            </w:r>
            <w:r w:rsidRPr="003B774B">
              <w:rPr>
                <w:color w:val="000000"/>
                <w:sz w:val="16"/>
                <w:szCs w:val="16"/>
              </w:rPr>
              <w:t>)</w:t>
            </w:r>
          </w:p>
        </w:tc>
      </w:tr>
      <w:tr w:rsidR="003B774B" w:rsidRPr="003B774B" w14:paraId="4D98109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E856784" w14:textId="77777777" w:rsidR="00D43DA0" w:rsidRPr="003B774B" w:rsidRDefault="00D43DA0" w:rsidP="008D3B87">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3EE11DA7"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D3B5C51"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95188A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F49130"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5C72B77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37F4AEE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0E61AD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569FDAC1" w14:textId="77777777" w:rsidR="00D43DA0" w:rsidRPr="003B774B" w:rsidRDefault="00D43DA0" w:rsidP="008D3B87">
            <w:pPr>
              <w:spacing w:line="360" w:lineRule="auto"/>
              <w:rPr>
                <w:color w:val="000000"/>
                <w:sz w:val="16"/>
                <w:szCs w:val="16"/>
              </w:rPr>
            </w:pPr>
            <w:r w:rsidRPr="003B774B">
              <w:rPr>
                <w:color w:val="000000"/>
                <w:sz w:val="16"/>
                <w:szCs w:val="16"/>
              </w:rPr>
              <w:t>YES</w:t>
            </w:r>
          </w:p>
        </w:tc>
      </w:tr>
      <w:tr w:rsidR="003B774B" w:rsidRPr="003B774B" w14:paraId="7146BD1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DC1D2C3" w14:textId="77777777" w:rsidR="00D43DA0" w:rsidRPr="003B774B" w:rsidRDefault="00D43DA0" w:rsidP="008D3B87">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6FBF757A"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1F0AC61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B5DB15F"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46A8DF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6D5DBC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55D5C5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09ABBFB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1CE75223" w14:textId="77777777" w:rsidR="00D43DA0" w:rsidRPr="003B774B" w:rsidRDefault="00D43DA0" w:rsidP="008D3B87">
            <w:pPr>
              <w:spacing w:line="360" w:lineRule="auto"/>
              <w:rPr>
                <w:color w:val="000000"/>
                <w:sz w:val="16"/>
                <w:szCs w:val="16"/>
              </w:rPr>
            </w:pPr>
            <w:r w:rsidRPr="003B774B">
              <w:rPr>
                <w:color w:val="000000"/>
                <w:sz w:val="16"/>
                <w:szCs w:val="16"/>
              </w:rPr>
              <w:t>YES</w:t>
            </w:r>
          </w:p>
        </w:tc>
      </w:tr>
    </w:tbl>
    <w:p w14:paraId="63DA093D" w14:textId="3EA15CDA" w:rsidR="008D3B87" w:rsidRPr="00057254" w:rsidRDefault="008D3B87" w:rsidP="008D3B8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3BD663A" w14:textId="77777777" w:rsidR="00D43DA0" w:rsidRDefault="00D43DA0" w:rsidP="008D3B87">
      <w:pPr>
        <w:spacing w:line="480" w:lineRule="auto"/>
      </w:pPr>
    </w:p>
    <w:p w14:paraId="69542F8A" w14:textId="2CB953B7" w:rsidR="003275F5" w:rsidRDefault="003275F5" w:rsidP="003275F5">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2</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275F5" w:rsidRPr="003275F5" w14:paraId="450B6999" w14:textId="77777777" w:rsidTr="003275F5">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2513D2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04878BFA" w14:textId="77777777" w:rsidR="008D3B87" w:rsidRPr="003275F5" w:rsidRDefault="008D3B87" w:rsidP="003275F5">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5F11B2F6" w14:textId="77777777" w:rsidR="008D3B87" w:rsidRPr="003275F5" w:rsidRDefault="008D3B87" w:rsidP="003275F5">
            <w:pPr>
              <w:spacing w:line="360" w:lineRule="auto"/>
              <w:jc w:val="center"/>
              <w:rPr>
                <w:color w:val="000000"/>
                <w:sz w:val="16"/>
                <w:szCs w:val="16"/>
              </w:rPr>
            </w:pPr>
            <w:r w:rsidRPr="003275F5">
              <w:rPr>
                <w:color w:val="000000"/>
                <w:sz w:val="16"/>
                <w:szCs w:val="16"/>
              </w:rPr>
              <w:t>Friendship clustering</w:t>
            </w:r>
          </w:p>
        </w:tc>
      </w:tr>
      <w:tr w:rsidR="003275F5" w:rsidRPr="003275F5" w14:paraId="3C85492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DEF171" w14:textId="77777777" w:rsidR="008D3B87" w:rsidRPr="003275F5" w:rsidRDefault="008D3B87" w:rsidP="003275F5">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40E1543E" w14:textId="0A721CDF"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F69A059" w14:textId="7041FF0A"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239374C" w14:textId="1E3C553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80B2497" w14:textId="75626FFA"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3E87A7B9" w14:textId="61282E4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753A2923" w14:textId="65F4E0E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349281D" w14:textId="57E060A8"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894B8E0" w14:textId="55B340B5"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7BAE490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0537C6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DD99B6B" w14:textId="56CA57A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202C43B2" w14:textId="2EE209E3"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D2DC5D3" w14:textId="0B9EA6E2"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400B1867" w14:textId="5C6EC6B9"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4B3FEB7" w14:textId="5D83D28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083F570D" w14:textId="7E64819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0FB336A" w14:textId="55E903A4"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FF02AFF" w14:textId="58C64E92"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41B77B8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34BFC0" w14:textId="77777777" w:rsidR="008D3B87" w:rsidRPr="003275F5" w:rsidRDefault="008D3B87" w:rsidP="003275F5">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AAD0EBA" w14:textId="2B925852" w:rsidR="008D3B87" w:rsidRPr="003275F5" w:rsidRDefault="008D3B87" w:rsidP="003275F5">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6C1AD793" w14:textId="5FECC642" w:rsidR="008D3B87" w:rsidRPr="003275F5" w:rsidRDefault="008D3B87" w:rsidP="003275F5">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5CCD12B8" w14:textId="5538EEBA" w:rsidR="008D3B87" w:rsidRPr="003275F5" w:rsidRDefault="008D3B87" w:rsidP="003275F5">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42540179" w14:textId="5A467EAF" w:rsidR="008D3B87" w:rsidRPr="003275F5" w:rsidRDefault="008D3B87" w:rsidP="003275F5">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2BC956A0" w14:textId="110655BE" w:rsidR="008D3B87" w:rsidRPr="003275F5" w:rsidRDefault="008D3B87" w:rsidP="003275F5">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660CFF88" w14:textId="32CAB949" w:rsidR="008D3B87" w:rsidRPr="003275F5" w:rsidRDefault="008D3B87" w:rsidP="003275F5">
            <w:pPr>
              <w:spacing w:line="360" w:lineRule="auto"/>
              <w:rPr>
                <w:color w:val="000000"/>
                <w:sz w:val="16"/>
                <w:szCs w:val="16"/>
              </w:rPr>
            </w:pPr>
            <w:r w:rsidRPr="003275F5">
              <w:rPr>
                <w:color w:val="000000"/>
                <w:sz w:val="16"/>
                <w:szCs w:val="16"/>
              </w:rPr>
              <w:t>-0.15</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BB3E238" w14:textId="673D9905" w:rsidR="008D3B87" w:rsidRPr="003275F5" w:rsidRDefault="008D3B87" w:rsidP="003275F5">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5EFA41B4" w14:textId="0C541488" w:rsidR="008D3B87" w:rsidRPr="003275F5" w:rsidRDefault="008D3B87" w:rsidP="003275F5">
            <w:pPr>
              <w:spacing w:line="360" w:lineRule="auto"/>
              <w:jc w:val="center"/>
              <w:rPr>
                <w:color w:val="000000"/>
                <w:sz w:val="16"/>
                <w:szCs w:val="16"/>
              </w:rPr>
            </w:pPr>
            <w:r w:rsidRPr="003275F5">
              <w:rPr>
                <w:color w:val="000000"/>
                <w:sz w:val="16"/>
                <w:szCs w:val="16"/>
              </w:rPr>
              <w:t>-0.</w:t>
            </w:r>
            <w:r w:rsidR="003275F5" w:rsidRPr="003275F5">
              <w:rPr>
                <w:color w:val="000000"/>
                <w:sz w:val="16"/>
                <w:szCs w:val="16"/>
              </w:rPr>
              <w:t>1</w:t>
            </w:r>
            <w:r w:rsidRPr="003275F5">
              <w:rPr>
                <w:color w:val="000000"/>
                <w:sz w:val="16"/>
                <w:szCs w:val="16"/>
              </w:rPr>
              <w:t>***</w:t>
            </w:r>
          </w:p>
        </w:tc>
      </w:tr>
      <w:tr w:rsidR="003275F5" w:rsidRPr="003275F5" w14:paraId="5FB9D3F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70B6594"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B44AFB0" w14:textId="28531EC7"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2514D35F" w14:textId="03665BB7"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AFDB496" w14:textId="042B3E66"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6205A67F" w14:textId="5D76F390" w:rsidR="008D3B87" w:rsidRPr="003275F5" w:rsidRDefault="008D3B87" w:rsidP="003275F5">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0DD14555" w14:textId="3B14033C"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305D96A3" w14:textId="2632E79C" w:rsidR="008D3B87" w:rsidRPr="003275F5" w:rsidRDefault="008D3B87" w:rsidP="003275F5">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1168AD01" w14:textId="41244AFB" w:rsidR="008D3B87" w:rsidRPr="003275F5" w:rsidRDefault="008D3B87" w:rsidP="003275F5">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77C1C545" w14:textId="10A45357" w:rsidR="008D3B87" w:rsidRPr="003275F5" w:rsidRDefault="008D3B87" w:rsidP="003275F5">
            <w:pPr>
              <w:spacing w:line="360" w:lineRule="auto"/>
              <w:jc w:val="center"/>
              <w:rPr>
                <w:color w:val="000000"/>
                <w:sz w:val="16"/>
                <w:szCs w:val="16"/>
              </w:rPr>
            </w:pPr>
            <w:r w:rsidRPr="003275F5">
              <w:rPr>
                <w:color w:val="000000"/>
                <w:sz w:val="16"/>
                <w:szCs w:val="16"/>
              </w:rPr>
              <w:t>(0.027)</w:t>
            </w:r>
          </w:p>
        </w:tc>
      </w:tr>
      <w:tr w:rsidR="003275F5" w:rsidRPr="003275F5" w14:paraId="42403F5D"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770573C8" w14:textId="77777777" w:rsidR="008D3B87" w:rsidRPr="003275F5" w:rsidRDefault="008D3B87" w:rsidP="003275F5">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737C3AF" w14:textId="17D07BBB" w:rsidR="008D3B87" w:rsidRPr="003275F5" w:rsidRDefault="008D3B87" w:rsidP="003275F5">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215AC600" w14:textId="08D92392" w:rsidR="008D3B87" w:rsidRPr="003275F5" w:rsidRDefault="008D3B87" w:rsidP="003275F5">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326AB508" w14:textId="0A0586F4" w:rsidR="008D3B87" w:rsidRPr="003275F5" w:rsidRDefault="008D3B87" w:rsidP="003275F5">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42AFD53D" w14:textId="1B5B1005" w:rsidR="008D3B87" w:rsidRPr="003275F5" w:rsidRDefault="008D3B87" w:rsidP="003275F5">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6E945D20" w14:textId="04C69353" w:rsidR="008D3B87" w:rsidRPr="003275F5" w:rsidRDefault="008D3B87" w:rsidP="003275F5">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4CC577E8" w14:textId="590A1CD6" w:rsidR="008D3B87" w:rsidRPr="003275F5" w:rsidRDefault="008D3B87" w:rsidP="003275F5">
            <w:pPr>
              <w:spacing w:line="360" w:lineRule="auto"/>
              <w:rPr>
                <w:color w:val="000000"/>
                <w:sz w:val="16"/>
                <w:szCs w:val="16"/>
              </w:rPr>
            </w:pPr>
            <w:r w:rsidRPr="003275F5">
              <w:rPr>
                <w:color w:val="000000"/>
                <w:sz w:val="16"/>
                <w:szCs w:val="16"/>
              </w:rPr>
              <w:t>0.</w:t>
            </w:r>
            <w:r w:rsidR="003275F5" w:rsidRPr="003275F5">
              <w:rPr>
                <w:color w:val="000000"/>
                <w:sz w:val="16"/>
                <w:szCs w:val="16"/>
              </w:rPr>
              <w:t>7</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4E95CCAE" w14:textId="285D43D2" w:rsidR="008D3B87" w:rsidRPr="003275F5" w:rsidRDefault="008D3B87" w:rsidP="003275F5">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63DA2166" w14:textId="0B1DF159" w:rsidR="008D3B87" w:rsidRPr="003275F5" w:rsidRDefault="008D3B87" w:rsidP="003275F5">
            <w:pPr>
              <w:spacing w:line="360" w:lineRule="auto"/>
              <w:jc w:val="center"/>
              <w:rPr>
                <w:color w:val="000000"/>
                <w:sz w:val="16"/>
                <w:szCs w:val="16"/>
              </w:rPr>
            </w:pPr>
            <w:r w:rsidRPr="003275F5">
              <w:rPr>
                <w:color w:val="000000"/>
                <w:sz w:val="16"/>
                <w:szCs w:val="16"/>
              </w:rPr>
              <w:t>0.017</w:t>
            </w:r>
          </w:p>
        </w:tc>
      </w:tr>
      <w:tr w:rsidR="003275F5" w:rsidRPr="003275F5" w14:paraId="5A6CC55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5CBAF8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21A62C0" w14:textId="6F4EF9A2" w:rsidR="008D3B87" w:rsidRPr="003275F5" w:rsidRDefault="008D3B87" w:rsidP="003275F5">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294B583D" w14:textId="0D365256" w:rsidR="008D3B87" w:rsidRPr="003275F5" w:rsidRDefault="008D3B87" w:rsidP="003275F5">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4A84D2A2" w14:textId="0EF18439" w:rsidR="008D3B87" w:rsidRPr="003275F5" w:rsidRDefault="008D3B87" w:rsidP="003275F5">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64916CB6" w14:textId="1FBA3788" w:rsidR="008D3B87" w:rsidRPr="003275F5" w:rsidRDefault="008D3B87" w:rsidP="003275F5">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3A04767B" w14:textId="72CC7F0B" w:rsidR="008D3B87" w:rsidRPr="003275F5" w:rsidRDefault="008D3B87" w:rsidP="003275F5">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584229E5" w14:textId="740113D5" w:rsidR="008D3B87" w:rsidRPr="003275F5" w:rsidRDefault="008D3B87" w:rsidP="003275F5">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7D4E0E87" w14:textId="1021FF56" w:rsidR="008D3B87" w:rsidRPr="003275F5" w:rsidRDefault="008D3B87" w:rsidP="003275F5">
            <w:pPr>
              <w:spacing w:line="360" w:lineRule="auto"/>
              <w:rPr>
                <w:color w:val="000000"/>
                <w:sz w:val="16"/>
                <w:szCs w:val="16"/>
              </w:rPr>
            </w:pPr>
            <w:r w:rsidRPr="003275F5">
              <w:rPr>
                <w:color w:val="000000"/>
                <w:sz w:val="16"/>
                <w:szCs w:val="16"/>
              </w:rPr>
              <w:t>(0.23</w:t>
            </w:r>
            <w:r w:rsidR="003275F5" w:rsidRPr="003275F5">
              <w:rPr>
                <w:color w:val="000000"/>
                <w:sz w:val="16"/>
                <w:szCs w:val="16"/>
              </w:rPr>
              <w:t>5</w:t>
            </w:r>
            <w:r w:rsidRPr="003275F5">
              <w:rPr>
                <w:color w:val="000000"/>
                <w:sz w:val="16"/>
                <w:szCs w:val="16"/>
              </w:rPr>
              <w:t>)</w:t>
            </w:r>
          </w:p>
        </w:tc>
        <w:tc>
          <w:tcPr>
            <w:tcW w:w="946" w:type="dxa"/>
            <w:tcBorders>
              <w:top w:val="nil"/>
              <w:left w:val="nil"/>
              <w:bottom w:val="nil"/>
              <w:right w:val="nil"/>
            </w:tcBorders>
            <w:shd w:val="clear" w:color="auto" w:fill="auto"/>
            <w:noWrap/>
            <w:vAlign w:val="bottom"/>
            <w:hideMark/>
          </w:tcPr>
          <w:p w14:paraId="3690572A" w14:textId="29058BE7" w:rsidR="008D3B87" w:rsidRPr="003275F5" w:rsidRDefault="008D3B87" w:rsidP="003275F5">
            <w:pPr>
              <w:spacing w:line="360" w:lineRule="auto"/>
              <w:jc w:val="center"/>
              <w:rPr>
                <w:color w:val="000000"/>
                <w:sz w:val="16"/>
                <w:szCs w:val="16"/>
              </w:rPr>
            </w:pPr>
            <w:r w:rsidRPr="003275F5">
              <w:rPr>
                <w:color w:val="000000"/>
                <w:sz w:val="16"/>
                <w:szCs w:val="16"/>
              </w:rPr>
              <w:t>(0.31</w:t>
            </w:r>
            <w:r w:rsidR="003275F5" w:rsidRPr="003275F5">
              <w:rPr>
                <w:color w:val="000000"/>
                <w:sz w:val="16"/>
                <w:szCs w:val="16"/>
              </w:rPr>
              <w:t>4</w:t>
            </w:r>
            <w:r w:rsidRPr="003275F5">
              <w:rPr>
                <w:color w:val="000000"/>
                <w:sz w:val="16"/>
                <w:szCs w:val="16"/>
              </w:rPr>
              <w:t>)</w:t>
            </w:r>
          </w:p>
        </w:tc>
      </w:tr>
      <w:tr w:rsidR="003275F5" w:rsidRPr="003275F5" w14:paraId="227F40C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DB87B4" w14:textId="77777777" w:rsidR="008D3B87" w:rsidRPr="003275F5" w:rsidRDefault="008D3B87" w:rsidP="003275F5">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15F1C9DA" w14:textId="385A7F62" w:rsidR="008D3B87" w:rsidRPr="003275F5" w:rsidRDefault="008D3B87" w:rsidP="003275F5">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77D97247"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0215E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073AD"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328572" w14:textId="323F2D88" w:rsidR="008D3B87" w:rsidRPr="003275F5" w:rsidRDefault="008D3B87" w:rsidP="003275F5">
            <w:pPr>
              <w:spacing w:line="360" w:lineRule="auto"/>
              <w:rPr>
                <w:color w:val="000000"/>
                <w:sz w:val="16"/>
                <w:szCs w:val="16"/>
              </w:rPr>
            </w:pPr>
            <w:r w:rsidRPr="003275F5">
              <w:rPr>
                <w:color w:val="000000"/>
                <w:sz w:val="16"/>
                <w:szCs w:val="16"/>
              </w:rPr>
              <w:t>-3.83</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563638D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92F3C1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42109BC" w14:textId="77777777" w:rsidR="008D3B87" w:rsidRPr="003275F5" w:rsidRDefault="008D3B87" w:rsidP="003275F5">
            <w:pPr>
              <w:spacing w:line="360" w:lineRule="auto"/>
              <w:rPr>
                <w:color w:val="000000"/>
                <w:sz w:val="16"/>
                <w:szCs w:val="16"/>
              </w:rPr>
            </w:pPr>
          </w:p>
        </w:tc>
      </w:tr>
      <w:tr w:rsidR="003275F5" w:rsidRPr="003275F5" w14:paraId="57455A5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6E5A13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2674D72" w14:textId="36F80D22" w:rsidR="008D3B87" w:rsidRPr="003275F5" w:rsidRDefault="008D3B87" w:rsidP="003275F5">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4012CF4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A7A25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60C2752"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4D395A" w14:textId="3CC27C92" w:rsidR="008D3B87" w:rsidRPr="003275F5" w:rsidRDefault="008D3B87" w:rsidP="003275F5">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2C9DECE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95AD5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6279329" w14:textId="77777777" w:rsidR="008D3B87" w:rsidRPr="003275F5" w:rsidRDefault="008D3B87" w:rsidP="003275F5">
            <w:pPr>
              <w:spacing w:line="360" w:lineRule="auto"/>
              <w:rPr>
                <w:color w:val="000000"/>
                <w:sz w:val="16"/>
                <w:szCs w:val="16"/>
              </w:rPr>
            </w:pPr>
          </w:p>
        </w:tc>
      </w:tr>
      <w:tr w:rsidR="003275F5" w:rsidRPr="003275F5" w14:paraId="5534E2E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AA7C2A1" w14:textId="77777777" w:rsidR="008D3B87" w:rsidRPr="003275F5" w:rsidRDefault="008D3B87" w:rsidP="003275F5">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0E25A1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6A77973" w14:textId="78016CDA" w:rsidR="008D3B87" w:rsidRPr="003275F5" w:rsidRDefault="008D3B87" w:rsidP="003275F5">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11EB211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617A5A"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9F800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3FE4768" w14:textId="6862C744" w:rsidR="008D3B87" w:rsidRPr="003275F5" w:rsidRDefault="008D3B87" w:rsidP="003275F5">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0D063E9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39C1094" w14:textId="77777777" w:rsidR="008D3B87" w:rsidRPr="003275F5" w:rsidRDefault="008D3B87" w:rsidP="003275F5">
            <w:pPr>
              <w:spacing w:line="360" w:lineRule="auto"/>
              <w:rPr>
                <w:color w:val="000000"/>
                <w:sz w:val="16"/>
                <w:szCs w:val="16"/>
              </w:rPr>
            </w:pPr>
          </w:p>
        </w:tc>
      </w:tr>
      <w:tr w:rsidR="003275F5" w:rsidRPr="003275F5" w14:paraId="68495A5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F2337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EACBA1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36AD83F" w14:textId="2FB6A00B" w:rsidR="008D3B87" w:rsidRPr="003275F5" w:rsidRDefault="008D3B87" w:rsidP="003275F5">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24F6B9F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848DA6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DEE5DB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8DB183" w14:textId="30836355" w:rsidR="008D3B87" w:rsidRPr="003275F5" w:rsidRDefault="008D3B87" w:rsidP="003275F5">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32DFB06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A7E3F25" w14:textId="77777777" w:rsidR="008D3B87" w:rsidRPr="003275F5" w:rsidRDefault="008D3B87" w:rsidP="003275F5">
            <w:pPr>
              <w:spacing w:line="360" w:lineRule="auto"/>
              <w:rPr>
                <w:color w:val="000000"/>
                <w:sz w:val="16"/>
                <w:szCs w:val="16"/>
              </w:rPr>
            </w:pPr>
          </w:p>
        </w:tc>
      </w:tr>
      <w:tr w:rsidR="003275F5" w:rsidRPr="003275F5" w14:paraId="7779D3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1B84A9" w14:textId="77777777" w:rsidR="008D3B87" w:rsidRPr="003275F5" w:rsidRDefault="008D3B87" w:rsidP="003275F5">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7BD250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E4365E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AA8097B" w14:textId="626A3A7F" w:rsidR="008D3B87" w:rsidRPr="003275F5" w:rsidRDefault="008D3B87" w:rsidP="003275F5">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4B809B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FECE66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4F6DFB"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3B265A" w14:textId="034D512D" w:rsidR="008D3B87" w:rsidRPr="003275F5" w:rsidRDefault="008D3B87" w:rsidP="003275F5">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003B2151" w14:textId="77777777" w:rsidR="008D3B87" w:rsidRPr="003275F5" w:rsidRDefault="008D3B87" w:rsidP="003275F5">
            <w:pPr>
              <w:spacing w:line="360" w:lineRule="auto"/>
              <w:jc w:val="right"/>
              <w:rPr>
                <w:color w:val="000000"/>
                <w:sz w:val="16"/>
                <w:szCs w:val="16"/>
              </w:rPr>
            </w:pPr>
          </w:p>
        </w:tc>
      </w:tr>
      <w:tr w:rsidR="003275F5" w:rsidRPr="003275F5" w14:paraId="632E869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7A0982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6F98FF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F13FBD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B191DE" w14:textId="3848B507" w:rsidR="008D3B87" w:rsidRPr="003275F5" w:rsidRDefault="008D3B87" w:rsidP="003275F5">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3335C9EA" w14:textId="77777777" w:rsidR="008D3B87" w:rsidRPr="003275F5" w:rsidRDefault="008D3B87" w:rsidP="003275F5">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18FEE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C8EB5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BF848C9" w14:textId="482FD109" w:rsidR="008D3B87" w:rsidRPr="003275F5" w:rsidRDefault="008D3B87" w:rsidP="003275F5">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6F0D1012" w14:textId="77777777" w:rsidR="008D3B87" w:rsidRPr="003275F5" w:rsidRDefault="008D3B87" w:rsidP="003275F5">
            <w:pPr>
              <w:spacing w:line="360" w:lineRule="auto"/>
              <w:rPr>
                <w:color w:val="000000"/>
                <w:sz w:val="16"/>
                <w:szCs w:val="16"/>
              </w:rPr>
            </w:pPr>
          </w:p>
        </w:tc>
      </w:tr>
      <w:tr w:rsidR="003275F5" w:rsidRPr="003275F5" w14:paraId="612269F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AED1E1A" w14:textId="77777777" w:rsidR="008D3B87" w:rsidRPr="003275F5" w:rsidRDefault="008D3B87" w:rsidP="003275F5">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5A8927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F0833A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B265A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F1DB21" w14:textId="45F12F5A" w:rsidR="008D3B87" w:rsidRPr="003275F5" w:rsidRDefault="008D3B87" w:rsidP="003275F5">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7F7074A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38FC1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2B15A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8EB9791" w14:textId="4D97A387" w:rsidR="008D3B87" w:rsidRPr="003275F5" w:rsidRDefault="008D3B87" w:rsidP="003275F5">
            <w:pPr>
              <w:spacing w:line="360" w:lineRule="auto"/>
              <w:rPr>
                <w:color w:val="000000"/>
                <w:sz w:val="16"/>
                <w:szCs w:val="16"/>
              </w:rPr>
            </w:pPr>
            <w:r w:rsidRPr="003275F5">
              <w:rPr>
                <w:color w:val="000000"/>
                <w:sz w:val="16"/>
                <w:szCs w:val="16"/>
              </w:rPr>
              <w:t>-3.46</w:t>
            </w:r>
            <w:r w:rsidR="003275F5" w:rsidRPr="003275F5">
              <w:rPr>
                <w:color w:val="000000"/>
                <w:sz w:val="16"/>
                <w:szCs w:val="16"/>
              </w:rPr>
              <w:t>1</w:t>
            </w:r>
            <w:r w:rsidRPr="003275F5">
              <w:rPr>
                <w:color w:val="000000"/>
                <w:sz w:val="16"/>
                <w:szCs w:val="16"/>
              </w:rPr>
              <w:t>***</w:t>
            </w:r>
          </w:p>
        </w:tc>
      </w:tr>
      <w:tr w:rsidR="003275F5" w:rsidRPr="003275F5" w14:paraId="74020761"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048363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53F39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B55A2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51428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872B24C" w14:textId="20C4B02E" w:rsidR="008D3B87" w:rsidRPr="003275F5" w:rsidRDefault="008D3B87" w:rsidP="003275F5">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632F0B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E139E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78401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D40A4E0" w14:textId="77777777" w:rsidR="008D3B87" w:rsidRPr="003275F5" w:rsidRDefault="008D3B87" w:rsidP="003275F5">
            <w:pPr>
              <w:spacing w:line="360" w:lineRule="auto"/>
              <w:rPr>
                <w:color w:val="000000"/>
                <w:sz w:val="16"/>
                <w:szCs w:val="16"/>
              </w:rPr>
            </w:pPr>
          </w:p>
        </w:tc>
      </w:tr>
      <w:tr w:rsidR="003275F5" w:rsidRPr="003275F5" w14:paraId="3044A5A9"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CE2048F" w14:textId="77777777" w:rsidR="008D3B87" w:rsidRPr="003275F5" w:rsidRDefault="008D3B87" w:rsidP="003275F5">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55D5A03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7035A5"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C6E8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DA6C0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6E2CB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B5635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B0966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8870E84" w14:textId="77777777" w:rsidR="008D3B87" w:rsidRPr="003275F5" w:rsidRDefault="008D3B87" w:rsidP="003275F5">
            <w:pPr>
              <w:spacing w:line="360" w:lineRule="auto"/>
              <w:rPr>
                <w:color w:val="000000"/>
                <w:sz w:val="16"/>
                <w:szCs w:val="16"/>
              </w:rPr>
            </w:pPr>
          </w:p>
        </w:tc>
      </w:tr>
      <w:tr w:rsidR="003275F5" w:rsidRPr="003275F5" w14:paraId="12491A7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49417B7" w14:textId="77777777" w:rsidR="008D3B87" w:rsidRPr="003275F5" w:rsidRDefault="008D3B87" w:rsidP="003275F5">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505EA0B8" w14:textId="3007A360" w:rsidR="008D3B87" w:rsidRPr="003275F5" w:rsidRDefault="008D3B87" w:rsidP="003275F5">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5948997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135712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A41F09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EB745B2" w14:textId="1B8558C2" w:rsidR="008D3B87" w:rsidRPr="003275F5" w:rsidRDefault="008D3B87" w:rsidP="003275F5">
            <w:pPr>
              <w:spacing w:line="360" w:lineRule="auto"/>
              <w:rPr>
                <w:color w:val="000000"/>
                <w:sz w:val="16"/>
                <w:szCs w:val="16"/>
              </w:rPr>
            </w:pPr>
            <w:r w:rsidRPr="003275F5">
              <w:rPr>
                <w:color w:val="000000"/>
                <w:sz w:val="16"/>
                <w:szCs w:val="16"/>
              </w:rPr>
              <w:t>27.14</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77F96EAA"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17680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7FE4FD3" w14:textId="77777777" w:rsidR="008D3B87" w:rsidRPr="003275F5" w:rsidRDefault="008D3B87" w:rsidP="003275F5">
            <w:pPr>
              <w:spacing w:line="360" w:lineRule="auto"/>
              <w:rPr>
                <w:color w:val="000000"/>
                <w:sz w:val="16"/>
                <w:szCs w:val="16"/>
              </w:rPr>
            </w:pPr>
          </w:p>
        </w:tc>
      </w:tr>
      <w:tr w:rsidR="003275F5" w:rsidRPr="003275F5" w14:paraId="7336CF3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89CF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6F5D39F" w14:textId="36FBADA9" w:rsidR="008D3B87" w:rsidRPr="003275F5" w:rsidRDefault="008D3B87" w:rsidP="003275F5">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2FC4670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CB189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2006CE4"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55E447D" w14:textId="65AAD687" w:rsidR="008D3B87" w:rsidRPr="003275F5" w:rsidRDefault="008D3B87" w:rsidP="003275F5">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4C764B32"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2FAA8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CAF1148" w14:textId="77777777" w:rsidR="008D3B87" w:rsidRPr="003275F5" w:rsidRDefault="008D3B87" w:rsidP="003275F5">
            <w:pPr>
              <w:spacing w:line="360" w:lineRule="auto"/>
              <w:rPr>
                <w:color w:val="000000"/>
                <w:sz w:val="16"/>
                <w:szCs w:val="16"/>
              </w:rPr>
            </w:pPr>
          </w:p>
        </w:tc>
      </w:tr>
      <w:tr w:rsidR="003275F5" w:rsidRPr="003275F5" w14:paraId="5A18B84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8B79B6A" w14:textId="77777777" w:rsidR="008D3B87" w:rsidRPr="003275F5" w:rsidRDefault="008D3B87" w:rsidP="003275F5">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6D1FA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8C03B7" w14:textId="4544933D" w:rsidR="008D3B87" w:rsidRPr="003275F5" w:rsidRDefault="008D3B87" w:rsidP="003275F5">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2677570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526F53"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4859D7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F5CD2C" w14:textId="47FD24A0" w:rsidR="008D3B87" w:rsidRPr="003275F5" w:rsidRDefault="008D3B87" w:rsidP="003275F5">
            <w:pPr>
              <w:spacing w:line="360" w:lineRule="auto"/>
              <w:rPr>
                <w:color w:val="000000"/>
                <w:sz w:val="16"/>
                <w:szCs w:val="16"/>
              </w:rPr>
            </w:pPr>
            <w:r w:rsidRPr="003275F5">
              <w:rPr>
                <w:color w:val="000000"/>
                <w:sz w:val="16"/>
                <w:szCs w:val="16"/>
              </w:rPr>
              <w:t>14.56</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4CCD1A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0939DC8" w14:textId="77777777" w:rsidR="008D3B87" w:rsidRPr="003275F5" w:rsidRDefault="008D3B87" w:rsidP="003275F5">
            <w:pPr>
              <w:spacing w:line="360" w:lineRule="auto"/>
              <w:rPr>
                <w:color w:val="000000"/>
                <w:sz w:val="16"/>
                <w:szCs w:val="16"/>
              </w:rPr>
            </w:pPr>
          </w:p>
        </w:tc>
      </w:tr>
      <w:tr w:rsidR="003275F5" w:rsidRPr="003275F5" w14:paraId="1CB84DC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162659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E03DF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67DC8" w14:textId="27C3D12C" w:rsidR="008D3B87" w:rsidRPr="003275F5" w:rsidRDefault="008D3B87" w:rsidP="003275F5">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1B043E6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DB63C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8F285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A0AD4FD" w14:textId="4A486F3D" w:rsidR="008D3B87" w:rsidRPr="003275F5" w:rsidRDefault="008D3B87" w:rsidP="003275F5">
            <w:pPr>
              <w:spacing w:line="360" w:lineRule="auto"/>
              <w:rPr>
                <w:color w:val="000000"/>
                <w:sz w:val="16"/>
                <w:szCs w:val="16"/>
              </w:rPr>
            </w:pPr>
            <w:r w:rsidRPr="003275F5">
              <w:rPr>
                <w:color w:val="000000"/>
                <w:sz w:val="16"/>
                <w:szCs w:val="16"/>
              </w:rPr>
              <w:t>(3.48</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7C99C9C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2DE7EEE" w14:textId="77777777" w:rsidR="008D3B87" w:rsidRPr="003275F5" w:rsidRDefault="008D3B87" w:rsidP="003275F5">
            <w:pPr>
              <w:spacing w:line="360" w:lineRule="auto"/>
              <w:rPr>
                <w:color w:val="000000"/>
                <w:sz w:val="16"/>
                <w:szCs w:val="16"/>
              </w:rPr>
            </w:pPr>
          </w:p>
        </w:tc>
      </w:tr>
      <w:tr w:rsidR="003275F5" w:rsidRPr="003275F5" w14:paraId="46B2D9B3"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58B77B2" w14:textId="77777777" w:rsidR="008D3B87" w:rsidRPr="003275F5" w:rsidRDefault="008D3B87" w:rsidP="003275F5">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27BC34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100406E"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B4A58A" w14:textId="58559207" w:rsidR="008D3B87" w:rsidRPr="003275F5" w:rsidRDefault="008D3B87" w:rsidP="003275F5">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5A3F4F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9EC60D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4D1B3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518C18E" w14:textId="6D732E1F" w:rsidR="008D3B87" w:rsidRPr="003275F5" w:rsidRDefault="008D3B87" w:rsidP="003275F5">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21C61225" w14:textId="77777777" w:rsidR="008D3B87" w:rsidRPr="003275F5" w:rsidRDefault="008D3B87" w:rsidP="003275F5">
            <w:pPr>
              <w:spacing w:line="360" w:lineRule="auto"/>
              <w:jc w:val="right"/>
              <w:rPr>
                <w:color w:val="000000"/>
                <w:sz w:val="16"/>
                <w:szCs w:val="16"/>
              </w:rPr>
            </w:pPr>
          </w:p>
        </w:tc>
      </w:tr>
      <w:tr w:rsidR="003275F5" w:rsidRPr="003275F5" w14:paraId="2624A59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656941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27B73E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519ED9C"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EBD5636" w14:textId="65CFF121" w:rsidR="008D3B87" w:rsidRPr="003275F5" w:rsidRDefault="008D3B87" w:rsidP="003275F5">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30A1159B"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EC6B9C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D27C7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FD7AEE" w14:textId="76BD42A9" w:rsidR="008D3B87" w:rsidRPr="003275F5" w:rsidRDefault="008D3B87" w:rsidP="003275F5">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6061E1EA" w14:textId="77777777" w:rsidR="008D3B87" w:rsidRPr="003275F5" w:rsidRDefault="008D3B87" w:rsidP="003275F5">
            <w:pPr>
              <w:spacing w:line="360" w:lineRule="auto"/>
              <w:rPr>
                <w:color w:val="000000"/>
                <w:sz w:val="16"/>
                <w:szCs w:val="16"/>
              </w:rPr>
            </w:pPr>
          </w:p>
        </w:tc>
      </w:tr>
      <w:tr w:rsidR="003275F5" w:rsidRPr="003275F5" w14:paraId="7CD2AFA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6F1C562" w14:textId="77777777" w:rsidR="008D3B87" w:rsidRPr="003275F5" w:rsidRDefault="008D3B87" w:rsidP="003275F5">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42E228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FA4C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C9068C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10DDB5" w14:textId="23BA7631" w:rsidR="008D3B87" w:rsidRPr="003275F5" w:rsidRDefault="008D3B87" w:rsidP="003275F5">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611637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C67A58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457DF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7FE2B5F" w14:textId="4D693DB8" w:rsidR="008D3B87" w:rsidRPr="003275F5" w:rsidRDefault="008D3B87" w:rsidP="003275F5">
            <w:pPr>
              <w:spacing w:line="360" w:lineRule="auto"/>
              <w:rPr>
                <w:color w:val="000000"/>
                <w:sz w:val="16"/>
                <w:szCs w:val="16"/>
              </w:rPr>
            </w:pPr>
            <w:r w:rsidRPr="003275F5">
              <w:rPr>
                <w:color w:val="000000"/>
                <w:sz w:val="16"/>
                <w:szCs w:val="16"/>
              </w:rPr>
              <w:t>28.651***</w:t>
            </w:r>
          </w:p>
        </w:tc>
      </w:tr>
      <w:tr w:rsidR="003275F5" w:rsidRPr="003275F5" w14:paraId="71688E3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9A9993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A66F2D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7F46F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1A32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6C146F" w14:textId="3512BDB3" w:rsidR="008D3B87" w:rsidRPr="003275F5" w:rsidRDefault="008D3B87" w:rsidP="003275F5">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7558D24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B887DA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E48896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FCB9D90" w14:textId="5971A737" w:rsidR="008D3B87" w:rsidRPr="003275F5" w:rsidRDefault="008D3B87" w:rsidP="003275F5">
            <w:pPr>
              <w:spacing w:line="360" w:lineRule="auto"/>
              <w:rPr>
                <w:color w:val="000000"/>
                <w:sz w:val="16"/>
                <w:szCs w:val="16"/>
              </w:rPr>
            </w:pPr>
            <w:r w:rsidRPr="003275F5">
              <w:rPr>
                <w:color w:val="000000"/>
                <w:sz w:val="16"/>
                <w:szCs w:val="16"/>
              </w:rPr>
              <w:t>(8.091)</w:t>
            </w:r>
          </w:p>
        </w:tc>
      </w:tr>
      <w:tr w:rsidR="003275F5" w:rsidRPr="003275F5" w14:paraId="0FBDF7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3253D15" w14:textId="77777777" w:rsidR="008D3B87" w:rsidRPr="003275F5" w:rsidRDefault="008D3B87" w:rsidP="003275F5">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6A52BC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98CCF9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A041E48"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B0A8EDE"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7F17A4E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91E0BFB"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0BE82C3"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47AB3FDE" w14:textId="77777777" w:rsidR="008D3B87" w:rsidRPr="003275F5" w:rsidRDefault="008D3B87" w:rsidP="003275F5">
            <w:pPr>
              <w:spacing w:line="360" w:lineRule="auto"/>
              <w:rPr>
                <w:color w:val="000000"/>
                <w:sz w:val="16"/>
                <w:szCs w:val="16"/>
              </w:rPr>
            </w:pPr>
            <w:r w:rsidRPr="003275F5">
              <w:rPr>
                <w:color w:val="000000"/>
                <w:sz w:val="16"/>
                <w:szCs w:val="16"/>
              </w:rPr>
              <w:t>YES</w:t>
            </w:r>
          </w:p>
        </w:tc>
      </w:tr>
      <w:tr w:rsidR="003275F5" w:rsidRPr="003275F5" w14:paraId="7A21C13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5B97C31" w14:textId="77777777" w:rsidR="008D3B87" w:rsidRPr="003275F5" w:rsidRDefault="008D3B87" w:rsidP="003275F5">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37DE185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5E580EA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337091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21648AD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292EA7D5"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DE94E6C"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A72805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15B2743B" w14:textId="77777777" w:rsidR="008D3B87" w:rsidRPr="003275F5" w:rsidRDefault="008D3B87" w:rsidP="003275F5">
            <w:pPr>
              <w:spacing w:line="360" w:lineRule="auto"/>
              <w:rPr>
                <w:color w:val="000000"/>
                <w:sz w:val="16"/>
                <w:szCs w:val="16"/>
              </w:rPr>
            </w:pPr>
            <w:r w:rsidRPr="003275F5">
              <w:rPr>
                <w:color w:val="000000"/>
                <w:sz w:val="16"/>
                <w:szCs w:val="16"/>
              </w:rPr>
              <w:t>YES</w:t>
            </w:r>
          </w:p>
        </w:tc>
      </w:tr>
    </w:tbl>
    <w:p w14:paraId="505F412C" w14:textId="77777777" w:rsidR="003275F5" w:rsidRPr="00057254" w:rsidRDefault="003275F5" w:rsidP="003275F5">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C8C1BFA" w14:textId="77777777" w:rsidR="008D3B87" w:rsidRDefault="008D3B87" w:rsidP="008D3B87">
      <w:pPr>
        <w:spacing w:line="480" w:lineRule="auto"/>
      </w:pPr>
    </w:p>
    <w:p w14:paraId="35759607" w14:textId="753810C5" w:rsidR="005F6741" w:rsidRDefault="005F6741" w:rsidP="005F6741">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 xml:space="preserve">20 </w:t>
      </w:r>
      <w:r>
        <w:t xml:space="preserve">elections </w:t>
      </w:r>
      <w:r w:rsidRPr="00057254">
        <w:t xml:space="preserve">(Part </w:t>
      </w:r>
      <w:r>
        <w:t>3</w:t>
      </w:r>
      <w:r w:rsidRPr="00057254">
        <w:t>)</w:t>
      </w:r>
    </w:p>
    <w:tbl>
      <w:tblPr>
        <w:tblW w:w="5000" w:type="pct"/>
        <w:tblLook w:val="04A0" w:firstRow="1" w:lastRow="0" w:firstColumn="1" w:lastColumn="0" w:noHBand="0" w:noVBand="1"/>
      </w:tblPr>
      <w:tblGrid>
        <w:gridCol w:w="3416"/>
        <w:gridCol w:w="1379"/>
        <w:gridCol w:w="1475"/>
        <w:gridCol w:w="1379"/>
        <w:gridCol w:w="1377"/>
      </w:tblGrid>
      <w:tr w:rsidR="005F6741" w:rsidRPr="005F6741" w14:paraId="6A1F7F8E" w14:textId="77777777" w:rsidTr="005F6741">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6ADEC7E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7FA7F99A" w14:textId="77777777" w:rsidR="005F6741" w:rsidRPr="005F6741" w:rsidRDefault="005F6741" w:rsidP="005F6741">
            <w:pPr>
              <w:spacing w:line="360" w:lineRule="auto"/>
              <w:jc w:val="center"/>
              <w:rPr>
                <w:color w:val="000000"/>
                <w:sz w:val="16"/>
                <w:szCs w:val="16"/>
              </w:rPr>
            </w:pPr>
            <w:r w:rsidRPr="005F6741">
              <w:rPr>
                <w:color w:val="000000"/>
                <w:sz w:val="16"/>
                <w:szCs w:val="16"/>
              </w:rPr>
              <w:t>Economic Connectedness</w:t>
            </w:r>
          </w:p>
        </w:tc>
      </w:tr>
      <w:tr w:rsidR="005F6741" w:rsidRPr="005F6741" w14:paraId="6F1A7C2A"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6D591B" w14:textId="77777777" w:rsidR="005F6741" w:rsidRPr="005F6741" w:rsidRDefault="005F6741" w:rsidP="005F6741">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5F003793" w14:textId="666AACF6"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2660E948" w14:textId="340B7D00"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EE231B1" w14:textId="2A646B00"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6993887" w14:textId="05753E2B"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AD9841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61A517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AB425F6" w14:textId="05157390"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0C211F25" w14:textId="4FA5E973"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DB47A92" w14:textId="04B18C57"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3FCF32B8" w14:textId="51CEF8A5"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9C44155"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ADA951" w14:textId="77777777" w:rsidR="005F6741" w:rsidRPr="005F6741" w:rsidRDefault="005F6741" w:rsidP="005F6741">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02457A65" w14:textId="24A68823" w:rsidR="005F6741" w:rsidRPr="005F6741" w:rsidRDefault="005F6741" w:rsidP="005F6741">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3E7532BC" w14:textId="11F93AF3" w:rsidR="005F6741" w:rsidRPr="005F6741" w:rsidRDefault="005F6741" w:rsidP="005F6741">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31281910" w14:textId="2FB477FD" w:rsidR="005F6741" w:rsidRPr="005F6741" w:rsidRDefault="005F6741" w:rsidP="005F6741">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6A563F38" w14:textId="6184B7EF" w:rsidR="005F6741" w:rsidRPr="005F6741" w:rsidRDefault="005F6741" w:rsidP="005F6741">
            <w:pPr>
              <w:spacing w:line="360" w:lineRule="auto"/>
              <w:rPr>
                <w:color w:val="000000"/>
                <w:sz w:val="16"/>
                <w:szCs w:val="16"/>
              </w:rPr>
            </w:pPr>
            <w:r w:rsidRPr="005F6741">
              <w:rPr>
                <w:color w:val="000000"/>
                <w:sz w:val="16"/>
                <w:szCs w:val="16"/>
              </w:rPr>
              <w:t>-0.042</w:t>
            </w:r>
          </w:p>
        </w:tc>
      </w:tr>
      <w:tr w:rsidR="005F6741" w:rsidRPr="005F6741" w14:paraId="6E21781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90B024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662C0DF" w14:textId="30390714" w:rsidR="005F6741" w:rsidRPr="005F6741" w:rsidRDefault="005F6741" w:rsidP="005F6741">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558E0081" w14:textId="1AB038D5" w:rsidR="005F6741" w:rsidRPr="005F6741" w:rsidRDefault="005F6741" w:rsidP="005F6741">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43B6385E" w14:textId="4FF37541" w:rsidR="005F6741" w:rsidRPr="005F6741" w:rsidRDefault="005F6741" w:rsidP="005F6741">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09D5061" w14:textId="38630EAA" w:rsidR="005F6741" w:rsidRPr="005F6741" w:rsidRDefault="005F6741" w:rsidP="005F6741">
            <w:pPr>
              <w:spacing w:line="360" w:lineRule="auto"/>
              <w:rPr>
                <w:color w:val="000000"/>
                <w:sz w:val="16"/>
                <w:szCs w:val="16"/>
              </w:rPr>
            </w:pPr>
            <w:r w:rsidRPr="005F6741">
              <w:rPr>
                <w:color w:val="000000"/>
                <w:sz w:val="16"/>
                <w:szCs w:val="16"/>
              </w:rPr>
              <w:t>(0.031)</w:t>
            </w:r>
          </w:p>
        </w:tc>
      </w:tr>
      <w:tr w:rsidR="005F6741" w:rsidRPr="005F6741" w14:paraId="110AA6E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5092F47" w14:textId="77777777" w:rsidR="005F6741" w:rsidRPr="005F6741" w:rsidRDefault="005F6741" w:rsidP="005F6741">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1C676254" w14:textId="24BFC3F8" w:rsidR="005F6741" w:rsidRPr="005F6741" w:rsidRDefault="005F6741" w:rsidP="005F6741">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4533F872" w14:textId="1929A101" w:rsidR="005F6741" w:rsidRPr="005F6741" w:rsidRDefault="005F6741" w:rsidP="005F6741">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75CF15A3" w14:textId="3D59F26E" w:rsidR="005F6741" w:rsidRPr="005F6741" w:rsidRDefault="005F6741" w:rsidP="005F6741">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247E0175" w14:textId="2D833AA0" w:rsidR="005F6741" w:rsidRPr="005F6741" w:rsidRDefault="005F6741" w:rsidP="005F6741">
            <w:pPr>
              <w:spacing w:line="360" w:lineRule="auto"/>
              <w:rPr>
                <w:color w:val="000000"/>
                <w:sz w:val="16"/>
                <w:szCs w:val="16"/>
              </w:rPr>
            </w:pPr>
            <w:r w:rsidRPr="005F6741">
              <w:rPr>
                <w:color w:val="000000"/>
                <w:sz w:val="16"/>
                <w:szCs w:val="16"/>
              </w:rPr>
              <w:t>-0.12**</w:t>
            </w:r>
          </w:p>
        </w:tc>
      </w:tr>
      <w:tr w:rsidR="005F6741" w:rsidRPr="005F6741" w14:paraId="5DA285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0B24E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385E89D" w14:textId="4789D53D" w:rsidR="005F6741" w:rsidRPr="005F6741" w:rsidRDefault="005F6741" w:rsidP="005F6741">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3399638" w14:textId="10A80460" w:rsidR="005F6741" w:rsidRPr="005F6741" w:rsidRDefault="005F6741" w:rsidP="005F6741">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4344AB40" w14:textId="16D01300" w:rsidR="005F6741" w:rsidRPr="005F6741" w:rsidRDefault="005F6741" w:rsidP="005F6741">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3C6A85F9" w14:textId="1EF1740A" w:rsidR="005F6741" w:rsidRPr="005F6741" w:rsidRDefault="005F6741" w:rsidP="005F6741">
            <w:pPr>
              <w:spacing w:line="360" w:lineRule="auto"/>
              <w:rPr>
                <w:color w:val="000000"/>
                <w:sz w:val="16"/>
                <w:szCs w:val="16"/>
              </w:rPr>
            </w:pPr>
            <w:r w:rsidRPr="005F6741">
              <w:rPr>
                <w:color w:val="000000"/>
                <w:sz w:val="16"/>
                <w:szCs w:val="16"/>
              </w:rPr>
              <w:t>(0.043)</w:t>
            </w:r>
          </w:p>
        </w:tc>
      </w:tr>
      <w:tr w:rsidR="005F6741" w:rsidRPr="005F6741" w14:paraId="5660E7A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EE7D2B1" w14:textId="77777777" w:rsidR="005F6741" w:rsidRPr="005F6741" w:rsidRDefault="005F6741" w:rsidP="005F6741">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5E8AB8AD" w14:textId="7DBAD084" w:rsidR="005F6741" w:rsidRPr="005F6741" w:rsidRDefault="005F6741" w:rsidP="005F6741">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0ADB9FA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688F5EE"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F4F75A3" w14:textId="77777777" w:rsidR="005F6741" w:rsidRPr="005F6741" w:rsidRDefault="005F6741" w:rsidP="005F6741">
            <w:pPr>
              <w:spacing w:line="360" w:lineRule="auto"/>
              <w:rPr>
                <w:color w:val="000000"/>
                <w:sz w:val="16"/>
                <w:szCs w:val="16"/>
              </w:rPr>
            </w:pPr>
          </w:p>
        </w:tc>
      </w:tr>
      <w:tr w:rsidR="005F6741" w:rsidRPr="005F6741" w14:paraId="6FF95F9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A49C4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C0B6398" w14:textId="1A29D997" w:rsidR="005F6741" w:rsidRPr="005F6741" w:rsidRDefault="005F6741" w:rsidP="005F6741">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0BF8B356"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F049A1F"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E9973B9" w14:textId="77777777" w:rsidR="005F6741" w:rsidRPr="005F6741" w:rsidRDefault="005F6741" w:rsidP="005F6741">
            <w:pPr>
              <w:spacing w:line="360" w:lineRule="auto"/>
              <w:rPr>
                <w:color w:val="000000"/>
                <w:sz w:val="16"/>
                <w:szCs w:val="16"/>
              </w:rPr>
            </w:pPr>
          </w:p>
        </w:tc>
      </w:tr>
      <w:tr w:rsidR="005F6741" w:rsidRPr="005F6741" w14:paraId="20921ED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CD50676" w14:textId="77777777" w:rsidR="005F6741" w:rsidRPr="005F6741" w:rsidRDefault="005F6741" w:rsidP="005F6741">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2365B83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0588CD8" w14:textId="38108C24" w:rsidR="005F6741" w:rsidRPr="005F6741" w:rsidRDefault="005F6741" w:rsidP="005F6741">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301FE7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30C7931" w14:textId="77777777" w:rsidR="005F6741" w:rsidRPr="005F6741" w:rsidRDefault="005F6741" w:rsidP="005F6741">
            <w:pPr>
              <w:spacing w:line="360" w:lineRule="auto"/>
              <w:rPr>
                <w:color w:val="000000"/>
                <w:sz w:val="16"/>
                <w:szCs w:val="16"/>
              </w:rPr>
            </w:pPr>
          </w:p>
        </w:tc>
      </w:tr>
      <w:tr w:rsidR="005F6741" w:rsidRPr="005F6741" w14:paraId="5C43FE32"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20B640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ADCF30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96387B7" w14:textId="7DCAFF8D" w:rsidR="005F6741" w:rsidRPr="005F6741" w:rsidRDefault="005F6741" w:rsidP="005F6741">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5A5A583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6F6FC90" w14:textId="77777777" w:rsidR="005F6741" w:rsidRPr="005F6741" w:rsidRDefault="005F6741" w:rsidP="005F6741">
            <w:pPr>
              <w:spacing w:line="360" w:lineRule="auto"/>
              <w:rPr>
                <w:color w:val="000000"/>
                <w:sz w:val="16"/>
                <w:szCs w:val="16"/>
              </w:rPr>
            </w:pPr>
          </w:p>
        </w:tc>
      </w:tr>
      <w:tr w:rsidR="005F6741" w:rsidRPr="005F6741" w14:paraId="6A5C8E4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77BB4DB" w14:textId="77777777" w:rsidR="005F6741" w:rsidRPr="005F6741" w:rsidRDefault="005F6741" w:rsidP="005F6741">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1FD6169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32D814F"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3C6A777" w14:textId="3CD4AA49" w:rsidR="005F6741" w:rsidRPr="005F6741" w:rsidRDefault="005F6741" w:rsidP="005F6741">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67134C21" w14:textId="77777777" w:rsidR="005F6741" w:rsidRPr="005F6741" w:rsidRDefault="005F6741" w:rsidP="005F6741">
            <w:pPr>
              <w:spacing w:line="360" w:lineRule="auto"/>
              <w:rPr>
                <w:color w:val="000000"/>
                <w:sz w:val="16"/>
                <w:szCs w:val="16"/>
              </w:rPr>
            </w:pPr>
          </w:p>
        </w:tc>
      </w:tr>
      <w:tr w:rsidR="005F6741" w:rsidRPr="005F6741" w14:paraId="28EE7B3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CA9F5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74FC83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AC19AC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05AF312" w14:textId="1B620DD1" w:rsidR="005F6741" w:rsidRPr="005F6741" w:rsidRDefault="005F6741" w:rsidP="005F6741">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2C2BD747" w14:textId="77777777" w:rsidR="005F6741" w:rsidRPr="005F6741" w:rsidRDefault="005F6741" w:rsidP="005F6741">
            <w:pPr>
              <w:spacing w:line="360" w:lineRule="auto"/>
              <w:jc w:val="center"/>
              <w:rPr>
                <w:color w:val="000000"/>
                <w:sz w:val="16"/>
                <w:szCs w:val="16"/>
              </w:rPr>
            </w:pPr>
          </w:p>
        </w:tc>
      </w:tr>
      <w:tr w:rsidR="005F6741" w:rsidRPr="005F6741" w14:paraId="7872937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FF8A359" w14:textId="77777777" w:rsidR="005F6741" w:rsidRPr="005F6741" w:rsidRDefault="005F6741" w:rsidP="005F6741">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609F6F0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F73A71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2DD78F0"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57584C0" w14:textId="5C7F631F" w:rsidR="005F6741" w:rsidRPr="005F6741" w:rsidRDefault="005F6741" w:rsidP="005F6741">
            <w:pPr>
              <w:spacing w:line="360" w:lineRule="auto"/>
              <w:rPr>
                <w:color w:val="000000"/>
                <w:sz w:val="16"/>
                <w:szCs w:val="16"/>
              </w:rPr>
            </w:pPr>
            <w:r w:rsidRPr="005F6741">
              <w:rPr>
                <w:color w:val="000000"/>
                <w:sz w:val="16"/>
                <w:szCs w:val="16"/>
              </w:rPr>
              <w:t>-0.924</w:t>
            </w:r>
          </w:p>
        </w:tc>
      </w:tr>
      <w:tr w:rsidR="005F6741" w:rsidRPr="005F6741" w14:paraId="1237A1B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8F19C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2DD15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6947524"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85EDF3C"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AA6F5FD" w14:textId="616A89BD" w:rsidR="005F6741" w:rsidRPr="005F6741" w:rsidRDefault="005F6741" w:rsidP="005F6741">
            <w:pPr>
              <w:spacing w:line="360" w:lineRule="auto"/>
              <w:rPr>
                <w:color w:val="000000"/>
                <w:sz w:val="16"/>
                <w:szCs w:val="16"/>
              </w:rPr>
            </w:pPr>
            <w:r w:rsidRPr="005F6741">
              <w:rPr>
                <w:color w:val="000000"/>
                <w:sz w:val="16"/>
                <w:szCs w:val="16"/>
              </w:rPr>
              <w:t>(0.862)</w:t>
            </w:r>
          </w:p>
        </w:tc>
      </w:tr>
      <w:tr w:rsidR="005F6741" w:rsidRPr="005F6741" w14:paraId="7C3E46E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4287F1" w14:textId="77777777" w:rsidR="005F6741" w:rsidRPr="005F6741" w:rsidRDefault="005F6741" w:rsidP="005F6741">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426632C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5B77487"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FE56A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D4E346E" w14:textId="77777777" w:rsidR="005F6741" w:rsidRPr="005F6741" w:rsidRDefault="005F6741" w:rsidP="005F6741">
            <w:pPr>
              <w:spacing w:line="360" w:lineRule="auto"/>
              <w:rPr>
                <w:color w:val="000000"/>
                <w:sz w:val="16"/>
                <w:szCs w:val="16"/>
              </w:rPr>
            </w:pPr>
          </w:p>
        </w:tc>
      </w:tr>
      <w:tr w:rsidR="005F6741" w:rsidRPr="005F6741" w14:paraId="6D7ABFDD"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C334882" w14:textId="77777777" w:rsidR="005F6741" w:rsidRPr="005F6741" w:rsidRDefault="005F6741" w:rsidP="005F6741">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5671AAC5" w14:textId="31F82A83" w:rsidR="005F6741" w:rsidRPr="005F6741" w:rsidRDefault="005F6741" w:rsidP="005F6741">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61B13808"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6BF7D6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B3A7A82" w14:textId="77777777" w:rsidR="005F6741" w:rsidRPr="005F6741" w:rsidRDefault="005F6741" w:rsidP="005F6741">
            <w:pPr>
              <w:spacing w:line="360" w:lineRule="auto"/>
              <w:rPr>
                <w:color w:val="000000"/>
                <w:sz w:val="16"/>
                <w:szCs w:val="16"/>
              </w:rPr>
            </w:pPr>
          </w:p>
        </w:tc>
      </w:tr>
      <w:tr w:rsidR="005F6741" w:rsidRPr="005F6741" w14:paraId="06D5736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91F7E0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833301B" w14:textId="72AB15B9" w:rsidR="005F6741" w:rsidRPr="005F6741" w:rsidRDefault="005F6741" w:rsidP="005F6741">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0EC959EC"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D8B6B9A"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8ABEDFA" w14:textId="77777777" w:rsidR="005F6741" w:rsidRPr="005F6741" w:rsidRDefault="005F6741" w:rsidP="005F6741">
            <w:pPr>
              <w:spacing w:line="360" w:lineRule="auto"/>
              <w:rPr>
                <w:color w:val="000000"/>
                <w:sz w:val="16"/>
                <w:szCs w:val="16"/>
              </w:rPr>
            </w:pPr>
          </w:p>
        </w:tc>
      </w:tr>
      <w:tr w:rsidR="005F6741" w:rsidRPr="005F6741" w14:paraId="4DDA3DD4"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5B8F941" w14:textId="77777777" w:rsidR="005F6741" w:rsidRPr="005F6741" w:rsidRDefault="005F6741" w:rsidP="005F6741">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643F0D5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F00E42" w14:textId="0A05203D" w:rsidR="005F6741" w:rsidRPr="005F6741" w:rsidRDefault="005F6741" w:rsidP="005F6741">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515FEEA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852DC4C" w14:textId="77777777" w:rsidR="005F6741" w:rsidRPr="005F6741" w:rsidRDefault="005F6741" w:rsidP="005F6741">
            <w:pPr>
              <w:spacing w:line="360" w:lineRule="auto"/>
              <w:rPr>
                <w:color w:val="000000"/>
                <w:sz w:val="16"/>
                <w:szCs w:val="16"/>
              </w:rPr>
            </w:pPr>
          </w:p>
        </w:tc>
      </w:tr>
      <w:tr w:rsidR="005F6741" w:rsidRPr="005F6741" w14:paraId="7A99AE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882CF4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D56816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AB019FF" w14:textId="62C5D5C8" w:rsidR="005F6741" w:rsidRPr="005F6741" w:rsidRDefault="005F6741" w:rsidP="005F6741">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30E23EF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295DF05" w14:textId="77777777" w:rsidR="005F6741" w:rsidRPr="005F6741" w:rsidRDefault="005F6741" w:rsidP="005F6741">
            <w:pPr>
              <w:spacing w:line="360" w:lineRule="auto"/>
              <w:rPr>
                <w:color w:val="000000"/>
                <w:sz w:val="16"/>
                <w:szCs w:val="16"/>
              </w:rPr>
            </w:pPr>
          </w:p>
        </w:tc>
      </w:tr>
      <w:tr w:rsidR="005F6741" w:rsidRPr="005F6741" w14:paraId="7701E3E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4C7CBFF" w14:textId="77777777" w:rsidR="005F6741" w:rsidRPr="005F6741" w:rsidRDefault="005F6741" w:rsidP="005F6741">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2FE9E6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B4464F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E29FA4" w14:textId="3FAC37BA" w:rsidR="005F6741" w:rsidRPr="005F6741" w:rsidRDefault="005F6741" w:rsidP="005F6741">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161321BC" w14:textId="77777777" w:rsidR="005F6741" w:rsidRPr="005F6741" w:rsidRDefault="005F6741" w:rsidP="005F6741">
            <w:pPr>
              <w:spacing w:line="360" w:lineRule="auto"/>
              <w:rPr>
                <w:color w:val="000000"/>
                <w:sz w:val="16"/>
                <w:szCs w:val="16"/>
              </w:rPr>
            </w:pPr>
          </w:p>
        </w:tc>
      </w:tr>
      <w:tr w:rsidR="005F6741" w:rsidRPr="005F6741" w14:paraId="7C949D9F"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E907D5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8245E0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637DE9B"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8638C4A" w14:textId="71B121D6" w:rsidR="005F6741" w:rsidRPr="005F6741" w:rsidRDefault="005F6741" w:rsidP="005F6741">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E09E4A0" w14:textId="77777777" w:rsidR="005F6741" w:rsidRPr="005F6741" w:rsidRDefault="005F6741" w:rsidP="005F6741">
            <w:pPr>
              <w:spacing w:line="360" w:lineRule="auto"/>
              <w:rPr>
                <w:color w:val="000000"/>
                <w:sz w:val="16"/>
                <w:szCs w:val="16"/>
              </w:rPr>
            </w:pPr>
          </w:p>
        </w:tc>
      </w:tr>
      <w:tr w:rsidR="005F6741" w:rsidRPr="005F6741" w14:paraId="603FDA41"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C6FD23F" w14:textId="77777777" w:rsidR="005F6741" w:rsidRPr="005F6741" w:rsidRDefault="005F6741" w:rsidP="005F6741">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18E1B3E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5BF3F8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4F4974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65D317A" w14:textId="62036D88" w:rsidR="005F6741" w:rsidRPr="005F6741" w:rsidRDefault="005F6741" w:rsidP="005F6741">
            <w:pPr>
              <w:spacing w:line="360" w:lineRule="auto"/>
              <w:rPr>
                <w:color w:val="000000"/>
                <w:sz w:val="16"/>
                <w:szCs w:val="16"/>
              </w:rPr>
            </w:pPr>
            <w:r w:rsidRPr="005F6741">
              <w:rPr>
                <w:color w:val="000000"/>
                <w:sz w:val="16"/>
                <w:szCs w:val="16"/>
              </w:rPr>
              <w:t>1.338</w:t>
            </w:r>
          </w:p>
        </w:tc>
      </w:tr>
      <w:tr w:rsidR="005F6741" w:rsidRPr="005F6741" w14:paraId="4D12482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CA4CD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9723192"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CE486D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615563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B998F10" w14:textId="76A016B7" w:rsidR="005F6741" w:rsidRPr="005F6741" w:rsidRDefault="005F6741" w:rsidP="005F6741">
            <w:pPr>
              <w:spacing w:line="360" w:lineRule="auto"/>
              <w:rPr>
                <w:color w:val="000000"/>
                <w:sz w:val="16"/>
                <w:szCs w:val="16"/>
              </w:rPr>
            </w:pPr>
            <w:r w:rsidRPr="005F6741">
              <w:rPr>
                <w:color w:val="000000"/>
                <w:sz w:val="16"/>
                <w:szCs w:val="16"/>
              </w:rPr>
              <w:t>(1.053)</w:t>
            </w:r>
          </w:p>
        </w:tc>
      </w:tr>
      <w:tr w:rsidR="005F6741" w:rsidRPr="005F6741" w14:paraId="4B0E80C6"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166FD39" w14:textId="77777777" w:rsidR="005F6741" w:rsidRPr="005F6741" w:rsidRDefault="005F6741" w:rsidP="005F6741">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770D539D"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554D9B0E"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1D424D04"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13915FA2" w14:textId="77777777" w:rsidR="005F6741" w:rsidRPr="005F6741" w:rsidRDefault="005F6741" w:rsidP="005F6741">
            <w:pPr>
              <w:spacing w:line="360" w:lineRule="auto"/>
              <w:rPr>
                <w:color w:val="000000"/>
                <w:sz w:val="16"/>
                <w:szCs w:val="16"/>
              </w:rPr>
            </w:pPr>
            <w:r w:rsidRPr="005F6741">
              <w:rPr>
                <w:color w:val="000000"/>
                <w:sz w:val="16"/>
                <w:szCs w:val="16"/>
              </w:rPr>
              <w:t>YES</w:t>
            </w:r>
          </w:p>
        </w:tc>
      </w:tr>
      <w:tr w:rsidR="005F6741" w:rsidRPr="005F6741" w14:paraId="7072EC6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66F0B3E" w14:textId="77777777" w:rsidR="005F6741" w:rsidRPr="005F6741" w:rsidRDefault="005F6741" w:rsidP="005F6741">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6D0EFECC"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7351B79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0FC1F4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347B18C" w14:textId="77777777" w:rsidR="005F6741" w:rsidRPr="005F6741" w:rsidRDefault="005F6741" w:rsidP="005F6741">
            <w:pPr>
              <w:spacing w:line="360" w:lineRule="auto"/>
              <w:rPr>
                <w:color w:val="000000"/>
                <w:sz w:val="16"/>
                <w:szCs w:val="16"/>
              </w:rPr>
            </w:pPr>
            <w:r w:rsidRPr="005F6741">
              <w:rPr>
                <w:color w:val="000000"/>
                <w:sz w:val="16"/>
                <w:szCs w:val="16"/>
              </w:rPr>
              <w:t>YES</w:t>
            </w:r>
          </w:p>
        </w:tc>
      </w:tr>
    </w:tbl>
    <w:p w14:paraId="1D0A6685" w14:textId="2E265C39" w:rsidR="003275F5" w:rsidRPr="005F6741" w:rsidRDefault="005F6741" w:rsidP="005F6741">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B2EC046" w14:textId="0A0D8A55" w:rsidR="004A4536" w:rsidRPr="00057254" w:rsidRDefault="004A4536" w:rsidP="0004068C">
      <w:pPr>
        <w:spacing w:line="480" w:lineRule="auto"/>
        <w:ind w:firstLine="357"/>
        <w:rPr>
          <w:sz w:val="22"/>
          <w:szCs w:val="22"/>
        </w:rPr>
      </w:pPr>
      <w:r w:rsidRPr="00057254">
        <w:t xml:space="preserve">This suggests that in areas experiencing fluctuations in earnings and employment, the typically negative correlation between </w:t>
      </w:r>
      <w:r w:rsidR="005453B2">
        <w:t>economic</w:t>
      </w:r>
      <w:r w:rsidRPr="00057254">
        <w:t xml:space="preserve"> connectedness and </w:t>
      </w:r>
      <w:r w:rsidR="000764D4">
        <w:t xml:space="preserve">additional </w:t>
      </w:r>
      <w:r w:rsidRPr="00057254">
        <w:t>support for Trump becomes less pronounced. Conversely, in scenarios involving employment and population changes, the 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 xml:space="preserve">These results underscore the complexity of social capital’s influence on political behaviour, particularly in the context of economic and demographic </w:t>
      </w:r>
      <w:r w:rsidRPr="00D51360">
        <w:lastRenderedPageBreak/>
        <w:t>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4C1A9A73"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w:t>
      </w:r>
      <w:r w:rsidR="00CA03AB">
        <w:t xml:space="preserve"> </w:t>
      </w:r>
      <w:r w:rsidRPr="00057254">
        <w:t>—manifested in various forms such as populism</w:t>
      </w:r>
      <w:r w:rsidR="00004684">
        <w:t>,</w:t>
      </w:r>
      <w:r w:rsidRPr="00057254">
        <w:t xml:space="preserve"> nationalism</w:t>
      </w:r>
      <w:r w:rsidR="00004684">
        <w:t>, and Euroscepticism</w:t>
      </w:r>
      <w:r w:rsidR="007618B3">
        <w:t>—</w:t>
      </w:r>
      <w:r w:rsidR="00CA03AB">
        <w:t xml:space="preserve"> </w:t>
      </w:r>
      <w:r w:rsidRPr="00057254">
        <w:t xml:space="preserve">is deeply rooted in spatial factors. </w:t>
      </w:r>
      <w:r w:rsidR="00004684">
        <w:t>It has become evident</w:t>
      </w:r>
      <w:r w:rsidRPr="00057254">
        <w:t xml:space="preserve"> that </w:t>
      </w:r>
      <w:r w:rsidR="00004684">
        <w:t xml:space="preserve">understanding the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5C97435A"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rsidR="00156EC1">
        <w:t xml:space="preserve"> </w:t>
      </w:r>
      <w:r>
        <w:t>—phenomena rooted in</w:t>
      </w:r>
      <w:r w:rsidR="00537093" w:rsidRPr="00057254">
        <w:t xml:space="preserve"> the inability to recognise </w:t>
      </w:r>
      <w:r>
        <w:t>opposing views</w:t>
      </w:r>
      <w:r w:rsidR="00537093" w:rsidRPr="00057254">
        <w:t xml:space="preserve"> as </w:t>
      </w:r>
      <w:r>
        <w:t>legitimate or worthy of engagement (McPherson</w:t>
      </w:r>
      <w:r w:rsidR="00156EC1">
        <w:t xml:space="preserve"> et al.</w:t>
      </w:r>
      <w:r>
        <w:t xml:space="preserve">, 2001; Iyengar </w:t>
      </w:r>
      <w:r w:rsidR="00156EC1">
        <w:t>and</w:t>
      </w:r>
      <w:r>
        <w:t xml:space="preserve"> Westwood, 2015). In this light, understanding the 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w:t>
      </w:r>
      <w:r w:rsidR="007618B3">
        <w:lastRenderedPageBreak/>
        <w:t xml:space="preserve">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677C28A0"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narratives.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1E2F5C7E"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w:t>
      </w:r>
      <w:r w:rsidR="00004684">
        <w:lastRenderedPageBreak/>
        <w:t xml:space="preserve">prejudice and increase social cohesion on a broader scale (Putnam, 2007; Stolle </w:t>
      </w:r>
      <w:r w:rsidR="00326CEC">
        <w:t>and</w:t>
      </w:r>
      <w:r w:rsidR="00004684">
        <w:t xml:space="preserve"> Rochon, 1998).</w:t>
      </w:r>
    </w:p>
    <w:p w14:paraId="494E8104" w14:textId="49D6D60B"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326CEC">
        <w:t xml:space="preserve"> (Rodríguez-Pose et al. 2021)</w:t>
      </w:r>
      <w:r>
        <w:t>.</w:t>
      </w:r>
    </w:p>
    <w:p w14:paraId="4CF0E958" w14:textId="2E3BEB5D" w:rsidR="00154E29" w:rsidRPr="00057254"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ations as a proxy for a type of bonding social capital. However, we acknowledge that this decision may have limitations. While individuals participating in similar interest groups might be 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those </w:t>
      </w:r>
      <w:proofErr w:type="gramStart"/>
      <w:r w:rsidR="003A01AC" w:rsidRPr="003A01AC">
        <w:t>more or less segregated</w:t>
      </w:r>
      <w:proofErr w:type="gramEnd"/>
      <w:r w:rsidR="003A01AC" w:rsidRPr="003A01AC">
        <w:t xml:space="preserve"> than the U.S.</w:t>
      </w:r>
      <w:r w:rsidR="003A01AC">
        <w:t xml:space="preserve"> </w:t>
      </w:r>
      <w:r>
        <w:t xml:space="preserve">Additionally, while this study focused on the US, where robust data on social capital and electoral behaviour are available, the generalisability of these findings to other regions </w:t>
      </w:r>
      <w:r>
        <w:lastRenderedPageBreak/>
        <w:t xml:space="preserve">remains an open question. Social capital manifests differently across cultural and institutional contexts, and the mechanisms driving support for antisystem narratives in the US may not operate </w:t>
      </w:r>
      <w:r w:rsidR="00326CEC">
        <w:t>in the same way</w:t>
      </w:r>
      <w:r>
        <w:t xml:space="preserve"> in other parts of the world.</w:t>
      </w:r>
    </w:p>
    <w:p w14:paraId="6E95DC2F" w14:textId="23EB1291" w:rsidR="00154E29" w:rsidRPr="00057254" w:rsidRDefault="007618B3" w:rsidP="004A7914">
      <w:pPr>
        <w:spacing w:before="120" w:line="480" w:lineRule="auto"/>
        <w:ind w:firstLine="357"/>
      </w:pPr>
      <w:r>
        <w:t>Further</w:t>
      </w:r>
      <w:r w:rsidR="00154E29" w:rsidRPr="00057254">
        <w:t xml:space="preserve"> research should </w:t>
      </w:r>
      <w:r w:rsidR="00004684">
        <w:t xml:space="preserve">also </w:t>
      </w:r>
      <w:r w:rsidR="00154E29" w:rsidRPr="00057254">
        <w:t xml:space="preserve">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Norris </w:t>
      </w:r>
      <w:r w:rsidR="00326CEC">
        <w:t>and</w:t>
      </w:r>
      <w:r w:rsidR="00004684">
        <w:t xml:space="preserve"> Inglehart, 2019).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0880DAB6"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combine quantitative data with</w:t>
      </w:r>
      <w:r w:rsidR="007618B3">
        <w:t xml:space="preserve"> </w:t>
      </w:r>
      <w:r w:rsidR="00154E29" w:rsidRPr="00057254">
        <w:t xml:space="preserve">qualitative </w:t>
      </w:r>
      <w:r>
        <w:t>insights collected</w:t>
      </w:r>
      <w:r w:rsidR="00154E29" w:rsidRPr="00057254">
        <w:t xml:space="preserve"> at a granular 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 xml:space="preserve"> (Small, 2009).</w:t>
      </w:r>
      <w:r w:rsidR="007618B3">
        <w:t xml:space="preserve"> </w:t>
      </w:r>
    </w:p>
    <w:p w14:paraId="1A08002A" w14:textId="54051DBF" w:rsidR="006A7B52" w:rsidRPr="00057254" w:rsidRDefault="00004684" w:rsidP="004A7914">
      <w:pPr>
        <w:spacing w:before="120" w:line="480" w:lineRule="auto"/>
        <w:ind w:firstLine="357"/>
      </w:pPr>
      <w:r>
        <w:lastRenderedPageBreak/>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7A6D02E1"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narratives,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w:t>
      </w:r>
      <w:r>
        <w:lastRenderedPageBreak/>
        <w:t>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247EB592" w14:textId="77777777" w:rsidR="000C6F06" w:rsidRPr="000C6F06" w:rsidRDefault="00020E73" w:rsidP="000C6F06">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C6F06" w:rsidRPr="000C6F06">
        <w:t xml:space="preserve">Alabrese, E., Becker, S. O., Fetzer, T., &amp; Novy, D. (2019). Who voted for Brexit? Individual and regional data combined. </w:t>
      </w:r>
      <w:r w:rsidR="000C6F06" w:rsidRPr="000C6F06">
        <w:rPr>
          <w:i/>
          <w:iCs/>
        </w:rPr>
        <w:t>European Journal of Political Economy</w:t>
      </w:r>
      <w:r w:rsidR="000C6F06" w:rsidRPr="000C6F06">
        <w:t xml:space="preserve">, </w:t>
      </w:r>
      <w:r w:rsidR="000C6F06" w:rsidRPr="000C6F06">
        <w:rPr>
          <w:i/>
          <w:iCs/>
        </w:rPr>
        <w:t>56</w:t>
      </w:r>
      <w:r w:rsidR="000C6F06" w:rsidRPr="000C6F06">
        <w:t>, 132–150. https://doi.org/10.1016/j.ejpoleco.2018.08.002</w:t>
      </w:r>
    </w:p>
    <w:p w14:paraId="2C0862A1" w14:textId="77777777" w:rsidR="000C6F06" w:rsidRPr="000C6F06" w:rsidRDefault="000C6F06" w:rsidP="000C6F06">
      <w:pPr>
        <w:pStyle w:val="Bibliography"/>
      </w:pPr>
      <w:r w:rsidRPr="000C6F06">
        <w:t xml:space="preserve">Allen, W. S. (1965). </w:t>
      </w:r>
      <w:r w:rsidRPr="000C6F06">
        <w:rPr>
          <w:i/>
          <w:iCs/>
        </w:rPr>
        <w:t>The Nazi seizure of power: The experience of a single German town, 1930-1935</w:t>
      </w:r>
      <w:r w:rsidRPr="000C6F06">
        <w:t>. Quadrangle Books.</w:t>
      </w:r>
    </w:p>
    <w:p w14:paraId="58BC83FE" w14:textId="77777777" w:rsidR="000C6F06" w:rsidRPr="000C6F06" w:rsidRDefault="000C6F06" w:rsidP="000C6F06">
      <w:pPr>
        <w:pStyle w:val="Bibliography"/>
      </w:pPr>
      <w:r w:rsidRPr="000C6F06">
        <w:t xml:space="preserve">Barber, B. (1996). </w:t>
      </w:r>
      <w:r w:rsidRPr="000C6F06">
        <w:rPr>
          <w:i/>
          <w:iCs/>
        </w:rPr>
        <w:t>Jihad vs. McWorld: How Globalism and Tribalism are Reshaping the World</w:t>
      </w:r>
      <w:r w:rsidRPr="000C6F06">
        <w:t>. Ballantine Books.</w:t>
      </w:r>
    </w:p>
    <w:p w14:paraId="53208861" w14:textId="77777777" w:rsidR="000C6F06" w:rsidRPr="000C6F06" w:rsidRDefault="000C6F06" w:rsidP="000C6F06">
      <w:pPr>
        <w:pStyle w:val="Bibliography"/>
      </w:pPr>
      <w:r w:rsidRPr="000C6F06">
        <w:t xml:space="preserve">BBC. (2012). </w:t>
      </w:r>
      <w:r w:rsidRPr="000C6F06">
        <w:rPr>
          <w:i/>
          <w:iCs/>
        </w:rPr>
        <w:t>Viewpoint: Manuel Castells on the rise of alternative economic cultures</w:t>
      </w:r>
      <w:r w:rsidRPr="000C6F06">
        <w:t>. https://www.bbc.com/news/business-20027044</w:t>
      </w:r>
    </w:p>
    <w:p w14:paraId="221CDAAA" w14:textId="77777777" w:rsidR="000C6F06" w:rsidRPr="000C6F06" w:rsidRDefault="000C6F06" w:rsidP="000C6F06">
      <w:pPr>
        <w:pStyle w:val="Bibliography"/>
      </w:pPr>
      <w:r w:rsidRPr="000C6F06">
        <w:t xml:space="preserve">Bourdieu, P. (1986). The Forms of Capital. In J. G. Richardson (Ed.), </w:t>
      </w:r>
      <w:r w:rsidRPr="000C6F06">
        <w:rPr>
          <w:i/>
          <w:iCs/>
        </w:rPr>
        <w:t>Handbook of Theory and Research for the Sociology of Education</w:t>
      </w:r>
      <w:r w:rsidRPr="000C6F06">
        <w:t>. Greenwood Press.</w:t>
      </w:r>
    </w:p>
    <w:p w14:paraId="47FD750A" w14:textId="77777777" w:rsidR="000C6F06" w:rsidRPr="000C6F06" w:rsidRDefault="000C6F06" w:rsidP="000C6F06">
      <w:pPr>
        <w:pStyle w:val="Bibliography"/>
      </w:pPr>
      <w:r w:rsidRPr="000C6F06">
        <w:t xml:space="preserve">Bourdieu, P., &amp; Wacquant, L. J. D. (1992). </w:t>
      </w:r>
      <w:r w:rsidRPr="000C6F06">
        <w:rPr>
          <w:i/>
          <w:iCs/>
        </w:rPr>
        <w:t>An Invitation to Reflexive Sociology</w:t>
      </w:r>
      <w:r w:rsidRPr="000C6F06">
        <w:t>. The Chicago University Press.</w:t>
      </w:r>
    </w:p>
    <w:p w14:paraId="617FCCD5"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C6F06">
        <w:rPr>
          <w:i/>
          <w:iCs/>
        </w:rPr>
        <w:t>Nature</w:t>
      </w:r>
      <w:r w:rsidRPr="000C6F06">
        <w:t xml:space="preserve">, </w:t>
      </w:r>
      <w:r w:rsidRPr="000C6F06">
        <w:rPr>
          <w:i/>
          <w:iCs/>
        </w:rPr>
        <w:t>608</w:t>
      </w:r>
      <w:r w:rsidRPr="000C6F06">
        <w:t>(7921), 108–121. https://doi.org/10.1038/s41586-022-04996-4</w:t>
      </w:r>
    </w:p>
    <w:p w14:paraId="7EE1FD2A"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C6F06">
        <w:lastRenderedPageBreak/>
        <w:t xml:space="preserve">connectedness. </w:t>
      </w:r>
      <w:r w:rsidRPr="000C6F06">
        <w:rPr>
          <w:i/>
          <w:iCs/>
        </w:rPr>
        <w:t>Nature</w:t>
      </w:r>
      <w:r w:rsidRPr="000C6F06">
        <w:t xml:space="preserve">, </w:t>
      </w:r>
      <w:r w:rsidRPr="000C6F06">
        <w:rPr>
          <w:i/>
          <w:iCs/>
        </w:rPr>
        <w:t>608</w:t>
      </w:r>
      <w:r w:rsidRPr="000C6F06">
        <w:t>(7921), 122–134. https://doi.org/10.1038/s41586-022-04997-3</w:t>
      </w:r>
    </w:p>
    <w:p w14:paraId="3EBA22C7" w14:textId="77777777" w:rsidR="000C6F06" w:rsidRPr="000C6F06" w:rsidRDefault="000C6F06" w:rsidP="000C6F06">
      <w:pPr>
        <w:pStyle w:val="Bibliography"/>
      </w:pPr>
      <w:r w:rsidRPr="000C6F06">
        <w:t xml:space="preserve">Childers, T. (1984). Who, Indeed, Did Vote for Hitler? </w:t>
      </w:r>
      <w:r w:rsidRPr="000C6F06">
        <w:rPr>
          <w:i/>
          <w:iCs/>
        </w:rPr>
        <w:t>Central European History</w:t>
      </w:r>
      <w:r w:rsidRPr="000C6F06">
        <w:t xml:space="preserve">, </w:t>
      </w:r>
      <w:r w:rsidRPr="000C6F06">
        <w:rPr>
          <w:i/>
          <w:iCs/>
        </w:rPr>
        <w:t>17</w:t>
      </w:r>
      <w:r w:rsidRPr="000C6F06">
        <w:t>(1), 45–53. JSTOR.</w:t>
      </w:r>
    </w:p>
    <w:p w14:paraId="05D50324" w14:textId="77777777" w:rsidR="000C6F06" w:rsidRPr="000C6F06" w:rsidRDefault="000C6F06" w:rsidP="000C6F06">
      <w:pPr>
        <w:pStyle w:val="Bibliography"/>
      </w:pPr>
      <w:r w:rsidRPr="000C6F06">
        <w:t xml:space="preserve">Claridge, T. (2018). </w:t>
      </w:r>
      <w:r w:rsidRPr="000C6F06">
        <w:rPr>
          <w:i/>
          <w:iCs/>
        </w:rPr>
        <w:t>Functions of social capital—Bonding, bridging, linking</w:t>
      </w:r>
      <w:r w:rsidRPr="000C6F06">
        <w:t>. Social Capital Research.</w:t>
      </w:r>
    </w:p>
    <w:p w14:paraId="57E61D32" w14:textId="77777777" w:rsidR="000C6F06" w:rsidRPr="000C6F06" w:rsidRDefault="000C6F06" w:rsidP="000C6F06">
      <w:pPr>
        <w:pStyle w:val="Bibliography"/>
      </w:pPr>
      <w:r w:rsidRPr="000C6F06">
        <w:t xml:space="preserve">Coleman, J. S. (1988). Social Capital in the Creation of Human Capital. </w:t>
      </w:r>
      <w:r w:rsidRPr="000C6F06">
        <w:rPr>
          <w:i/>
          <w:iCs/>
        </w:rPr>
        <w:t>American Journal of Sociology</w:t>
      </w:r>
      <w:r w:rsidRPr="000C6F06">
        <w:t xml:space="preserve">, </w:t>
      </w:r>
      <w:r w:rsidRPr="000C6F06">
        <w:rPr>
          <w:i/>
          <w:iCs/>
        </w:rPr>
        <w:t>94</w:t>
      </w:r>
      <w:r w:rsidRPr="000C6F06">
        <w:t>, S95–S120. JSTOR.</w:t>
      </w:r>
    </w:p>
    <w:p w14:paraId="31FAEBF2" w14:textId="77777777" w:rsidR="000C6F06" w:rsidRPr="000C6F06" w:rsidRDefault="000C6F06" w:rsidP="000C6F06">
      <w:pPr>
        <w:pStyle w:val="Bibliography"/>
      </w:pPr>
      <w:r w:rsidRPr="000C6F06">
        <w:t xml:space="preserve">Cramer, K. J. (2012). Putting Inequality in Its Place: Rural Consciousness and the Power of Perspective. </w:t>
      </w:r>
      <w:r w:rsidRPr="000C6F06">
        <w:rPr>
          <w:i/>
          <w:iCs/>
        </w:rPr>
        <w:t>American Political Science Review</w:t>
      </w:r>
      <w:r w:rsidRPr="000C6F06">
        <w:t xml:space="preserve">, </w:t>
      </w:r>
      <w:r w:rsidRPr="000C6F06">
        <w:rPr>
          <w:i/>
          <w:iCs/>
        </w:rPr>
        <w:t>106</w:t>
      </w:r>
      <w:r w:rsidRPr="000C6F06">
        <w:t>(3), 517–532. Cambridge Core. https://doi.org/10.1017/S0003055412000305</w:t>
      </w:r>
    </w:p>
    <w:p w14:paraId="023A6228" w14:textId="77777777" w:rsidR="000C6F06" w:rsidRPr="000C6F06" w:rsidRDefault="000C6F06" w:rsidP="000C6F06">
      <w:pPr>
        <w:pStyle w:val="Bibliography"/>
      </w:pPr>
      <w:r w:rsidRPr="000C6F06">
        <w:t xml:space="preserve">Cramer, K. J. (2016). </w:t>
      </w:r>
      <w:r w:rsidRPr="000C6F06">
        <w:rPr>
          <w:i/>
          <w:iCs/>
        </w:rPr>
        <w:t>The Politics of Resentment. Rural Consciousness in Wisconsin and the Rise of Scott Walker</w:t>
      </w:r>
      <w:r w:rsidRPr="000C6F06">
        <w:t>. The Chicago University Press.</w:t>
      </w:r>
    </w:p>
    <w:p w14:paraId="14D457B3" w14:textId="77777777" w:rsidR="000C6F06" w:rsidRPr="000C6F06" w:rsidRDefault="000C6F06" w:rsidP="000C6F06">
      <w:pPr>
        <w:pStyle w:val="Bibliography"/>
      </w:pPr>
      <w:r w:rsidRPr="000C6F06">
        <w:t xml:space="preserve">Diemer, A., Iammarino, S., Rodríguez-Pose, A., &amp; Storper, M. (2022). The Regional Development Trap in Europe. </w:t>
      </w:r>
      <w:r w:rsidRPr="000C6F06">
        <w:rPr>
          <w:i/>
          <w:iCs/>
        </w:rPr>
        <w:t>Economic Geography</w:t>
      </w:r>
      <w:r w:rsidRPr="000C6F06">
        <w:t>, 1–23. https://doi.org/10.1080/00130095.2022.2080655</w:t>
      </w:r>
    </w:p>
    <w:p w14:paraId="3135263A" w14:textId="77777777" w:rsidR="000C6F06" w:rsidRPr="000C6F06" w:rsidRDefault="000C6F06" w:rsidP="000C6F06">
      <w:pPr>
        <w:pStyle w:val="Bibliography"/>
      </w:pPr>
      <w:r w:rsidRPr="000C6F06">
        <w:rPr>
          <w:lang w:val="es-ES"/>
        </w:rPr>
        <w:t xml:space="preserve">Dijkstra, L., Poelman, H., &amp; Rodríguez-Pose, A. (2020). </w:t>
      </w:r>
      <w:r w:rsidRPr="000C6F06">
        <w:t xml:space="preserve">The geography of EU discontent. </w:t>
      </w:r>
      <w:r w:rsidRPr="000C6F06">
        <w:rPr>
          <w:i/>
          <w:iCs/>
        </w:rPr>
        <w:t>Regional Studies</w:t>
      </w:r>
      <w:r w:rsidRPr="000C6F06">
        <w:t xml:space="preserve">, </w:t>
      </w:r>
      <w:r w:rsidRPr="000C6F06">
        <w:rPr>
          <w:i/>
          <w:iCs/>
        </w:rPr>
        <w:t>54</w:t>
      </w:r>
      <w:r w:rsidRPr="000C6F06">
        <w:t>(6), 737–753. https://doi.org/10.1080/00343404.2019.1654603</w:t>
      </w:r>
    </w:p>
    <w:p w14:paraId="5F085264" w14:textId="77777777" w:rsidR="000C6F06" w:rsidRPr="000C6F06" w:rsidRDefault="000C6F06" w:rsidP="000C6F06">
      <w:pPr>
        <w:pStyle w:val="Bibliography"/>
      </w:pPr>
      <w:r w:rsidRPr="000C6F06">
        <w:t xml:space="preserve">Essletzbichler, J., &amp; Forcher, J. (2022). “Red Vienna” and the rise of the populist right. </w:t>
      </w:r>
      <w:r w:rsidRPr="000C6F06">
        <w:rPr>
          <w:i/>
          <w:iCs/>
        </w:rPr>
        <w:t>European Urban and Regional Studies</w:t>
      </w:r>
      <w:r w:rsidRPr="000C6F06">
        <w:t xml:space="preserve">, </w:t>
      </w:r>
      <w:r w:rsidRPr="000C6F06">
        <w:rPr>
          <w:i/>
          <w:iCs/>
        </w:rPr>
        <w:t>29</w:t>
      </w:r>
      <w:r w:rsidRPr="000C6F06">
        <w:t>(1), 126–141. https://doi.org/10.1177/09697764211031622</w:t>
      </w:r>
    </w:p>
    <w:p w14:paraId="5D4D9F91" w14:textId="77777777" w:rsidR="000C6F06" w:rsidRPr="000C6F06" w:rsidRDefault="000C6F06" w:rsidP="000C6F06">
      <w:pPr>
        <w:pStyle w:val="Bibliography"/>
      </w:pPr>
      <w:r w:rsidRPr="000C6F06">
        <w:t xml:space="preserve">Faggian, A., Modica, M., Modrego, F., &amp; Urso, G. (2021). One country, two populist parties: Voting patterns of the 2018 Italian elections and their determinants. </w:t>
      </w:r>
      <w:r w:rsidRPr="000C6F06">
        <w:rPr>
          <w:i/>
          <w:iCs/>
        </w:rPr>
        <w:t>Regional Science Policy &amp; Practice</w:t>
      </w:r>
      <w:r w:rsidRPr="000C6F06">
        <w:t xml:space="preserve">, </w:t>
      </w:r>
      <w:r w:rsidRPr="000C6F06">
        <w:rPr>
          <w:i/>
          <w:iCs/>
        </w:rPr>
        <w:t>13</w:t>
      </w:r>
      <w:r w:rsidRPr="000C6F06">
        <w:t>(2), 397–413. https://doi.org/10.1111/rsp3.12391</w:t>
      </w:r>
    </w:p>
    <w:p w14:paraId="05EF6455" w14:textId="77777777" w:rsidR="000C6F06" w:rsidRPr="000C6F06" w:rsidRDefault="000C6F06" w:rsidP="000C6F06">
      <w:pPr>
        <w:pStyle w:val="Bibliography"/>
      </w:pPr>
      <w:r w:rsidRPr="000C6F06">
        <w:lastRenderedPageBreak/>
        <w:t xml:space="preserve">Fierro, P., Aravena-Gonzalez, I., Aroca, P., &amp; Rowe, F. (2024). Geographies of discontent: Measuring and understanding the feeling of abandonment in the Chilean region of Valparaiso (2019–2021). </w:t>
      </w:r>
      <w:r w:rsidRPr="000C6F06">
        <w:rPr>
          <w:i/>
          <w:iCs/>
        </w:rPr>
        <w:t>Cambridge Journal of Regions, Economy and Society</w:t>
      </w:r>
      <w:r w:rsidRPr="000C6F06">
        <w:t>, rsae004. https://doi.org/10.1093/cjres/rsae004</w:t>
      </w:r>
    </w:p>
    <w:p w14:paraId="4BE8BE83" w14:textId="77777777" w:rsidR="000C6F06" w:rsidRPr="000C6F06" w:rsidRDefault="000C6F06" w:rsidP="000C6F06">
      <w:pPr>
        <w:pStyle w:val="Bibliography"/>
      </w:pPr>
      <w:r w:rsidRPr="000C6F06">
        <w:rPr>
          <w:lang w:val="es-ES"/>
        </w:rPr>
        <w:t xml:space="preserve">Fierro, P., Rivera, S., &amp; Brieba, D. (2024). </w:t>
      </w:r>
      <w:r w:rsidRPr="000C6F06">
        <w:t xml:space="preserve">Marginalisation and Engagement: Exploring Political Knowledge and Self-Competence Beliefs in Neglected Areas. </w:t>
      </w:r>
      <w:r w:rsidRPr="000C6F06">
        <w:rPr>
          <w:i/>
          <w:iCs/>
        </w:rPr>
        <w:t>SocArXiv Papers</w:t>
      </w:r>
      <w:r w:rsidRPr="000C6F06">
        <w:t>. https://doi.org/10.31235/osf.io/54tg7</w:t>
      </w:r>
    </w:p>
    <w:p w14:paraId="3AE172D2" w14:textId="77777777" w:rsidR="000C6F06" w:rsidRPr="000C6F06" w:rsidRDefault="000C6F06" w:rsidP="000C6F06">
      <w:pPr>
        <w:pStyle w:val="Bibliography"/>
      </w:pPr>
      <w:r w:rsidRPr="000C6F06">
        <w:t xml:space="preserve">Fitzgerald, J., &amp; Lawrence, D. (2011). Local cohesion and radical right support: The case of the Swiss People’s Party. </w:t>
      </w:r>
      <w:r w:rsidRPr="000C6F06">
        <w:rPr>
          <w:i/>
          <w:iCs/>
        </w:rPr>
        <w:t>Electoral Studies</w:t>
      </w:r>
      <w:r w:rsidRPr="000C6F06">
        <w:t xml:space="preserve">, </w:t>
      </w:r>
      <w:r w:rsidRPr="000C6F06">
        <w:rPr>
          <w:i/>
          <w:iCs/>
        </w:rPr>
        <w:t>30</w:t>
      </w:r>
      <w:r w:rsidRPr="000C6F06">
        <w:t>(4), 834–847. https://doi.org/10.1016/j.electstud.2011.08.004</w:t>
      </w:r>
    </w:p>
    <w:p w14:paraId="75FEA3D9" w14:textId="77777777" w:rsidR="000C6F06" w:rsidRPr="000C6F06" w:rsidRDefault="000C6F06" w:rsidP="000C6F06">
      <w:pPr>
        <w:pStyle w:val="Bibliography"/>
      </w:pPr>
      <w:r w:rsidRPr="000C6F06">
        <w:t xml:space="preserve">Garretsen, H., Stoker, J. I., Soudis, D., Martin, R. L., &amp; Rentfrow, P. J. (2018). Brexit and the relevance of regional personality traits: More psychological Openness could have swung the regional vote. </w:t>
      </w:r>
      <w:r w:rsidRPr="000C6F06">
        <w:rPr>
          <w:i/>
          <w:iCs/>
        </w:rPr>
        <w:t>Cambridge Journal of Regions, Economy and Society</w:t>
      </w:r>
      <w:r w:rsidRPr="000C6F06">
        <w:t xml:space="preserve">, </w:t>
      </w:r>
      <w:r w:rsidRPr="000C6F06">
        <w:rPr>
          <w:i/>
          <w:iCs/>
        </w:rPr>
        <w:t>11</w:t>
      </w:r>
      <w:r w:rsidRPr="000C6F06">
        <w:t>(1), 165–175. https://doi.org/10.1093/cjres/rsx031</w:t>
      </w:r>
    </w:p>
    <w:p w14:paraId="44E0B990" w14:textId="77777777" w:rsidR="000C6F06" w:rsidRPr="000C6F06" w:rsidRDefault="000C6F06" w:rsidP="000C6F06">
      <w:pPr>
        <w:pStyle w:val="Bibliography"/>
      </w:pPr>
      <w:r w:rsidRPr="000C6F06">
        <w:t xml:space="preserve">Gittell, R. J., &amp; Vidal, A. (1998). </w:t>
      </w:r>
      <w:r w:rsidRPr="000C6F06">
        <w:rPr>
          <w:i/>
          <w:iCs/>
        </w:rPr>
        <w:t>Community organizing: Building social capital as a development strategy.</w:t>
      </w:r>
      <w:r w:rsidRPr="000C6F06">
        <w:t xml:space="preserve"> (pp. x, 196). Sage Publications, Inc.</w:t>
      </w:r>
    </w:p>
    <w:p w14:paraId="7C3B9B35" w14:textId="77777777" w:rsidR="000C6F06" w:rsidRPr="000C6F06" w:rsidRDefault="000C6F06" w:rsidP="000C6F06">
      <w:pPr>
        <w:pStyle w:val="Bibliography"/>
      </w:pPr>
      <w:r w:rsidRPr="000C6F06">
        <w:t xml:space="preserve">Goodwin, M. J., &amp; Heath, O. (2016). The 2016 Referendum, Brexit and the Left Behind: An Aggregate-level Analysis of the Result. </w:t>
      </w:r>
      <w:r w:rsidRPr="000C6F06">
        <w:rPr>
          <w:i/>
          <w:iCs/>
        </w:rPr>
        <w:t>The Political Quarterly</w:t>
      </w:r>
      <w:r w:rsidRPr="000C6F06">
        <w:t xml:space="preserve">, </w:t>
      </w:r>
      <w:r w:rsidRPr="000C6F06">
        <w:rPr>
          <w:i/>
          <w:iCs/>
        </w:rPr>
        <w:t>87</w:t>
      </w:r>
      <w:r w:rsidRPr="000C6F06">
        <w:t>(3), 323–332. https://doi.org/10.1111/1467-923X.12285</w:t>
      </w:r>
    </w:p>
    <w:p w14:paraId="15BE2E8D" w14:textId="77777777" w:rsidR="000C6F06" w:rsidRPr="000C6F06" w:rsidRDefault="000C6F06" w:rsidP="000C6F06">
      <w:pPr>
        <w:pStyle w:val="Bibliography"/>
      </w:pPr>
      <w:r w:rsidRPr="000C6F06">
        <w:t xml:space="preserve">Gordon, I. R. (2018). In what sense left behind by globalisation? Looking for a less reductionist geography of the populist surge in Europe. </w:t>
      </w:r>
      <w:r w:rsidRPr="000C6F06">
        <w:rPr>
          <w:i/>
          <w:iCs/>
        </w:rPr>
        <w:t>Cambridge Journal of Regions, Economy and Society</w:t>
      </w:r>
      <w:r w:rsidRPr="000C6F06">
        <w:t xml:space="preserve">, </w:t>
      </w:r>
      <w:r w:rsidRPr="000C6F06">
        <w:rPr>
          <w:i/>
          <w:iCs/>
        </w:rPr>
        <w:t>11</w:t>
      </w:r>
      <w:r w:rsidRPr="000C6F06">
        <w:t>(1), 95–113. https://doi.org/10.1093/cjres/rsx028</w:t>
      </w:r>
    </w:p>
    <w:p w14:paraId="3C0C9916" w14:textId="77777777" w:rsidR="000C6F06" w:rsidRPr="000C6F06" w:rsidRDefault="000C6F06" w:rsidP="000C6F06">
      <w:pPr>
        <w:pStyle w:val="Bibliography"/>
      </w:pPr>
      <w:r w:rsidRPr="000C6F06">
        <w:t xml:space="preserve">Granovetter, M. S. (1973). The Strength of Weak Ties. </w:t>
      </w:r>
      <w:r w:rsidRPr="000C6F06">
        <w:rPr>
          <w:i/>
          <w:iCs/>
        </w:rPr>
        <w:t>American Journal of Sociology</w:t>
      </w:r>
      <w:r w:rsidRPr="000C6F06">
        <w:t xml:space="preserve">, </w:t>
      </w:r>
      <w:r w:rsidRPr="000C6F06">
        <w:rPr>
          <w:i/>
          <w:iCs/>
        </w:rPr>
        <w:t>78</w:t>
      </w:r>
      <w:r w:rsidRPr="000C6F06">
        <w:t>(6), 1360–1380. JSTOR.</w:t>
      </w:r>
    </w:p>
    <w:p w14:paraId="4A59ADDE" w14:textId="77777777" w:rsidR="000C6F06" w:rsidRPr="000C6F06" w:rsidRDefault="000C6F06" w:rsidP="000C6F06">
      <w:pPr>
        <w:pStyle w:val="Bibliography"/>
      </w:pPr>
      <w:r w:rsidRPr="000C6F06">
        <w:lastRenderedPageBreak/>
        <w:t xml:space="preserve">Jennings, W., &amp; Stoker, G. (2019). The Divergent Dynamics of Cities and Towns: Geographical Polarisation and Brexit. </w:t>
      </w:r>
      <w:r w:rsidRPr="000C6F06">
        <w:rPr>
          <w:i/>
          <w:iCs/>
        </w:rPr>
        <w:t>The Political Quarterly</w:t>
      </w:r>
      <w:r w:rsidRPr="000C6F06">
        <w:t xml:space="preserve">, </w:t>
      </w:r>
      <w:r w:rsidRPr="000C6F06">
        <w:rPr>
          <w:i/>
          <w:iCs/>
        </w:rPr>
        <w:t>90</w:t>
      </w:r>
      <w:r w:rsidRPr="000C6F06">
        <w:t>(S2), 155–166. https://doi.org/10.1111/1467-923X.12612</w:t>
      </w:r>
    </w:p>
    <w:p w14:paraId="6D70056C" w14:textId="77777777" w:rsidR="000C6F06" w:rsidRPr="000C6F06" w:rsidRDefault="000C6F06" w:rsidP="000C6F06">
      <w:pPr>
        <w:pStyle w:val="Bibliography"/>
      </w:pPr>
      <w:r w:rsidRPr="000C6F06">
        <w:t xml:space="preserve">Kadushin, C. (2012). </w:t>
      </w:r>
      <w:r w:rsidRPr="000C6F06">
        <w:rPr>
          <w:i/>
          <w:iCs/>
        </w:rPr>
        <w:t>Understanding Social Networks. Theories, Concepts, and Findings</w:t>
      </w:r>
      <w:r w:rsidRPr="000C6F06">
        <w:t>. Oxford University Press.</w:t>
      </w:r>
    </w:p>
    <w:p w14:paraId="7D8CF006" w14:textId="77777777" w:rsidR="000C6F06" w:rsidRPr="000C6F06" w:rsidRDefault="000C6F06" w:rsidP="000C6F06">
      <w:pPr>
        <w:pStyle w:val="Bibliography"/>
      </w:pPr>
      <w:r w:rsidRPr="000C6F06">
        <w:t xml:space="preserve">Koeppen, L., Ballas, D., Edzes, A., &amp; Koster, S. (2021). Places that don’t matter or people that don’t matter? A multilevel modelling approach to the analysis of the geographies of discontent. </w:t>
      </w:r>
      <w:r w:rsidRPr="000C6F06">
        <w:rPr>
          <w:i/>
          <w:iCs/>
        </w:rPr>
        <w:t>Regional Science Policy &amp; Practice</w:t>
      </w:r>
      <w:r w:rsidRPr="000C6F06">
        <w:t xml:space="preserve">, </w:t>
      </w:r>
      <w:r w:rsidRPr="000C6F06">
        <w:rPr>
          <w:i/>
          <w:iCs/>
        </w:rPr>
        <w:t>13</w:t>
      </w:r>
      <w:r w:rsidRPr="000C6F06">
        <w:t>(2), 221–245. https://doi.org/10.1111/rsp3.12384</w:t>
      </w:r>
    </w:p>
    <w:p w14:paraId="22E116AF" w14:textId="77777777" w:rsidR="000C6F06" w:rsidRPr="000C6F06" w:rsidRDefault="000C6F06" w:rsidP="000C6F06">
      <w:pPr>
        <w:pStyle w:val="Bibliography"/>
      </w:pPr>
      <w:r w:rsidRPr="000C6F06">
        <w:t xml:space="preserve">Lenzi, C., &amp; Perucca, G. (2021). People or Places that Don’t Matter? Individual and Contextual Determinants of the Geography of Discontent. </w:t>
      </w:r>
      <w:r w:rsidRPr="000C6F06">
        <w:rPr>
          <w:i/>
          <w:iCs/>
        </w:rPr>
        <w:t>Economic Geography</w:t>
      </w:r>
      <w:r w:rsidRPr="000C6F06">
        <w:t xml:space="preserve">, </w:t>
      </w:r>
      <w:r w:rsidRPr="000C6F06">
        <w:rPr>
          <w:i/>
          <w:iCs/>
        </w:rPr>
        <w:t>97</w:t>
      </w:r>
      <w:r w:rsidRPr="000C6F06">
        <w:t>(5), 415–445. https://doi.org/10.1080/00130095.2021.1973419</w:t>
      </w:r>
    </w:p>
    <w:p w14:paraId="302FFED5" w14:textId="77777777" w:rsidR="000C6F06" w:rsidRPr="000C6F06" w:rsidRDefault="000C6F06" w:rsidP="000C6F06">
      <w:pPr>
        <w:pStyle w:val="Bibliography"/>
      </w:pPr>
      <w:r w:rsidRPr="000C6F06">
        <w:t xml:space="preserve">Lin, N. (2008). A network theory of social capital. In D. Castiglione, J. W. van Deth, &amp; G. Wolleb (Eds.), </w:t>
      </w:r>
      <w:r w:rsidRPr="000C6F06">
        <w:rPr>
          <w:i/>
          <w:iCs/>
        </w:rPr>
        <w:t>The Handbook of Social Capital</w:t>
      </w:r>
      <w:r w:rsidRPr="000C6F06">
        <w:t>. Oxford University Press.</w:t>
      </w:r>
    </w:p>
    <w:p w14:paraId="3C500141" w14:textId="77777777" w:rsidR="000C6F06" w:rsidRPr="000C6F06" w:rsidRDefault="000C6F06" w:rsidP="000C6F06">
      <w:pPr>
        <w:pStyle w:val="Bibliography"/>
      </w:pPr>
      <w:r w:rsidRPr="000C6F06">
        <w:t xml:space="preserve">McNeil, A., Luca, D., &amp; Lee, N. (2023). The long shadow of local decline: Birthplace economic adversity and long-term individual outcomes in the UK. </w:t>
      </w:r>
      <w:r w:rsidRPr="000C6F06">
        <w:rPr>
          <w:i/>
          <w:iCs/>
        </w:rPr>
        <w:t>Journal of Urban Economics</w:t>
      </w:r>
      <w:r w:rsidRPr="000C6F06">
        <w:t xml:space="preserve">, </w:t>
      </w:r>
      <w:r w:rsidRPr="000C6F06">
        <w:rPr>
          <w:i/>
          <w:iCs/>
        </w:rPr>
        <w:t>136</w:t>
      </w:r>
      <w:r w:rsidRPr="000C6F06">
        <w:t>, 103571. https://doi.org/10.1016/j.jue.2023.103571</w:t>
      </w:r>
    </w:p>
    <w:p w14:paraId="644CE637" w14:textId="77777777" w:rsidR="000C6F06" w:rsidRPr="000C6F06" w:rsidRDefault="000C6F06" w:rsidP="000C6F06">
      <w:pPr>
        <w:pStyle w:val="Bibliography"/>
      </w:pPr>
      <w:r w:rsidRPr="000C6F06">
        <w:t xml:space="preserve">McQuarrie, M. (2017). The revolt of the Rust Belt: Place and politics in the age of anger. </w:t>
      </w:r>
      <w:r w:rsidRPr="000C6F06">
        <w:rPr>
          <w:i/>
          <w:iCs/>
        </w:rPr>
        <w:t>The British Journal of Sociology</w:t>
      </w:r>
      <w:r w:rsidRPr="000C6F06">
        <w:t xml:space="preserve">, </w:t>
      </w:r>
      <w:r w:rsidRPr="000C6F06">
        <w:rPr>
          <w:i/>
          <w:iCs/>
        </w:rPr>
        <w:t>68</w:t>
      </w:r>
      <w:r w:rsidRPr="000C6F06">
        <w:t>(S1), S120–S152. https://doi.org/10.1111/1468-4446.12328</w:t>
      </w:r>
    </w:p>
    <w:p w14:paraId="7528B062" w14:textId="77777777" w:rsidR="000C6F06" w:rsidRPr="000C6F06" w:rsidRDefault="000C6F06" w:rsidP="000C6F06">
      <w:pPr>
        <w:pStyle w:val="Bibliography"/>
      </w:pPr>
      <w:r w:rsidRPr="000C6F06">
        <w:rPr>
          <w:lang w:val="es-ES"/>
        </w:rPr>
        <w:t xml:space="preserve">Muringani, J., Fitjar, R. D., &amp; Rodríguez-Pose, A. (2021). </w:t>
      </w:r>
      <w:r w:rsidRPr="000C6F06">
        <w:t xml:space="preserve">Social capital and economic growth in the regions of Europe. </w:t>
      </w:r>
      <w:r w:rsidRPr="000C6F06">
        <w:rPr>
          <w:i/>
          <w:iCs/>
        </w:rPr>
        <w:t>Environment and Planning A: Economy and Space</w:t>
      </w:r>
      <w:r w:rsidRPr="000C6F06">
        <w:t xml:space="preserve">, </w:t>
      </w:r>
      <w:r w:rsidRPr="000C6F06">
        <w:rPr>
          <w:i/>
          <w:iCs/>
        </w:rPr>
        <w:t>53</w:t>
      </w:r>
      <w:r w:rsidRPr="000C6F06">
        <w:t>(6), 1412–1434. https://doi.org/10.1177/0308518X211000059</w:t>
      </w:r>
    </w:p>
    <w:p w14:paraId="350388BA" w14:textId="77777777" w:rsidR="000C6F06" w:rsidRPr="000C6F06" w:rsidRDefault="000C6F06" w:rsidP="000C6F06">
      <w:pPr>
        <w:pStyle w:val="Bibliography"/>
      </w:pPr>
      <w:r w:rsidRPr="000C6F06">
        <w:t xml:space="preserve">Portes, A. (1998). Social Capital: Its Origins and Applications in Modern Sociology. </w:t>
      </w:r>
      <w:r w:rsidRPr="000C6F06">
        <w:rPr>
          <w:i/>
          <w:iCs/>
        </w:rPr>
        <w:t>Annual Review of Sociology</w:t>
      </w:r>
      <w:r w:rsidRPr="000C6F06">
        <w:t xml:space="preserve">, </w:t>
      </w:r>
      <w:r w:rsidRPr="000C6F06">
        <w:rPr>
          <w:i/>
          <w:iCs/>
        </w:rPr>
        <w:t>24</w:t>
      </w:r>
      <w:r w:rsidRPr="000C6F06">
        <w:t>, 1–24.</w:t>
      </w:r>
    </w:p>
    <w:p w14:paraId="63A11B6A" w14:textId="77777777" w:rsidR="000C6F06" w:rsidRPr="000C6F06" w:rsidRDefault="000C6F06" w:rsidP="000C6F06">
      <w:pPr>
        <w:pStyle w:val="Bibliography"/>
      </w:pPr>
      <w:r w:rsidRPr="000C6F06">
        <w:lastRenderedPageBreak/>
        <w:t xml:space="preserve">Putnam, R. D. (1993). </w:t>
      </w:r>
      <w:r w:rsidRPr="000C6F06">
        <w:rPr>
          <w:i/>
          <w:iCs/>
        </w:rPr>
        <w:t>Making democracy work: Civic traditions in modern Italy</w:t>
      </w:r>
      <w:r w:rsidRPr="000C6F06">
        <w:t>. Princeton University Press.</w:t>
      </w:r>
    </w:p>
    <w:p w14:paraId="36A5952A" w14:textId="77777777" w:rsidR="000C6F06" w:rsidRPr="000C6F06" w:rsidRDefault="000C6F06" w:rsidP="000C6F06">
      <w:pPr>
        <w:pStyle w:val="Bibliography"/>
      </w:pPr>
      <w:r w:rsidRPr="000C6F06">
        <w:t xml:space="preserve">Putnam, R. D. (1995). Tuning In, Tuning Out: The Strange Disappearance of Social Capital in America. </w:t>
      </w:r>
      <w:r w:rsidRPr="000C6F06">
        <w:rPr>
          <w:i/>
          <w:iCs/>
        </w:rPr>
        <w:t>PS: Political Science and Politics</w:t>
      </w:r>
      <w:r w:rsidRPr="000C6F06">
        <w:t xml:space="preserve">, </w:t>
      </w:r>
      <w:r w:rsidRPr="000C6F06">
        <w:rPr>
          <w:i/>
          <w:iCs/>
        </w:rPr>
        <w:t>28</w:t>
      </w:r>
      <w:r w:rsidRPr="000C6F06">
        <w:t>(4), 664–683. https://doi.org/10.2307/420517</w:t>
      </w:r>
    </w:p>
    <w:p w14:paraId="09583611" w14:textId="77777777" w:rsidR="000C6F06" w:rsidRPr="000C6F06" w:rsidRDefault="000C6F06" w:rsidP="000C6F06">
      <w:pPr>
        <w:pStyle w:val="Bibliography"/>
      </w:pPr>
      <w:r w:rsidRPr="000C6F06">
        <w:t xml:space="preserve">Putnam, R. D. (2000). </w:t>
      </w:r>
      <w:r w:rsidRPr="000C6F06">
        <w:rPr>
          <w:i/>
          <w:iCs/>
        </w:rPr>
        <w:t>Bowling Alone: The Collapse and Revival of American Community</w:t>
      </w:r>
      <w:r w:rsidRPr="000C6F06">
        <w:t>. Simon &amp; Schuster.</w:t>
      </w:r>
    </w:p>
    <w:p w14:paraId="181EDA6F" w14:textId="77777777" w:rsidR="000C6F06" w:rsidRPr="000C6F06" w:rsidRDefault="000C6F06" w:rsidP="000C6F06">
      <w:pPr>
        <w:pStyle w:val="Bibliography"/>
      </w:pPr>
      <w:r w:rsidRPr="000C6F06">
        <w:t xml:space="preserve">Putnam, R. D. (2002). </w:t>
      </w:r>
      <w:r w:rsidRPr="000C6F06">
        <w:rPr>
          <w:i/>
          <w:iCs/>
        </w:rPr>
        <w:t>The Dynamics of Social Capital</w:t>
      </w:r>
      <w:r w:rsidRPr="000C6F06">
        <w:t>. Oxford University Press.</w:t>
      </w:r>
    </w:p>
    <w:p w14:paraId="72AE86E6" w14:textId="77777777" w:rsidR="000C6F06" w:rsidRPr="000C6F06" w:rsidRDefault="000C6F06" w:rsidP="000C6F06">
      <w:pPr>
        <w:pStyle w:val="Bibliography"/>
      </w:pPr>
      <w:r w:rsidRPr="000C6F06">
        <w:t xml:space="preserve">Rodríguez-Pose, A. (2018). The revenge of the places that don’t matter (and what to do about it). </w:t>
      </w:r>
      <w:r w:rsidRPr="000C6F06">
        <w:rPr>
          <w:i/>
          <w:iCs/>
        </w:rPr>
        <w:t>Cambridge Journal of Regions, Economy and Society</w:t>
      </w:r>
      <w:r w:rsidRPr="000C6F06">
        <w:t xml:space="preserve">, </w:t>
      </w:r>
      <w:r w:rsidRPr="000C6F06">
        <w:rPr>
          <w:i/>
          <w:iCs/>
        </w:rPr>
        <w:t>11</w:t>
      </w:r>
      <w:r w:rsidRPr="000C6F06">
        <w:t>(1), 189–209. https://doi.org/10.1093/cjres/rsx024</w:t>
      </w:r>
    </w:p>
    <w:p w14:paraId="2C7A16B3" w14:textId="77777777" w:rsidR="000C6F06" w:rsidRPr="000C6F06" w:rsidRDefault="000C6F06" w:rsidP="000C6F06">
      <w:pPr>
        <w:pStyle w:val="Bibliography"/>
      </w:pPr>
      <w:r w:rsidRPr="000C6F06">
        <w:t xml:space="preserve">Rodríguez-Pose, A. (2020). The Rise of Populism and the revenge of the Places That Don’t Matter. </w:t>
      </w:r>
      <w:r w:rsidRPr="000C6F06">
        <w:rPr>
          <w:i/>
          <w:iCs/>
        </w:rPr>
        <w:t>LSE Public Policy Review</w:t>
      </w:r>
      <w:r w:rsidRPr="000C6F06">
        <w:t xml:space="preserve">, </w:t>
      </w:r>
      <w:r w:rsidRPr="000C6F06">
        <w:rPr>
          <w:i/>
          <w:iCs/>
        </w:rPr>
        <w:t>1</w:t>
      </w:r>
      <w:r w:rsidRPr="000C6F06">
        <w:t>(1). https://doi.org/10.31389/lseppr.4</w:t>
      </w:r>
    </w:p>
    <w:p w14:paraId="62C58F24" w14:textId="77777777" w:rsidR="000C6F06" w:rsidRPr="000C6F06" w:rsidRDefault="000C6F06" w:rsidP="000C6F06">
      <w:pPr>
        <w:pStyle w:val="Bibliography"/>
      </w:pPr>
      <w:r w:rsidRPr="000C6F06">
        <w:t xml:space="preserve">Rodríguez-Pose, A., &amp; Bartalucci, F. (2023). The green transition and its potential territorial discontents. </w:t>
      </w:r>
      <w:r w:rsidRPr="000C6F06">
        <w:rPr>
          <w:i/>
          <w:iCs/>
        </w:rPr>
        <w:t>Cambridge Journal of Regions, Economy and Society</w:t>
      </w:r>
      <w:r w:rsidRPr="000C6F06">
        <w:t>, rsad039. https://doi.org/10.1093/cjres/rsad039</w:t>
      </w:r>
    </w:p>
    <w:p w14:paraId="5011482C" w14:textId="77777777" w:rsidR="000C6F06" w:rsidRPr="000C6F06" w:rsidRDefault="000C6F06" w:rsidP="000C6F06">
      <w:pPr>
        <w:pStyle w:val="Bibliography"/>
      </w:pPr>
      <w:r w:rsidRPr="000C6F06">
        <w:rPr>
          <w:lang w:val="es-ES"/>
        </w:rPr>
        <w:t xml:space="preserve">Rodríguez-Pose, A., Dijkstra, L., &amp; Poelman, H. (2024). </w:t>
      </w:r>
      <w:r w:rsidRPr="000C6F06">
        <w:t xml:space="preserve">The Geography of EU Discontent and the Regional Development Trap. </w:t>
      </w:r>
      <w:r w:rsidRPr="000C6F06">
        <w:rPr>
          <w:i/>
          <w:iCs/>
        </w:rPr>
        <w:t>Economic Geography</w:t>
      </w:r>
      <w:r w:rsidRPr="000C6F06">
        <w:t xml:space="preserve">, </w:t>
      </w:r>
      <w:r w:rsidRPr="000C6F06">
        <w:rPr>
          <w:i/>
          <w:iCs/>
        </w:rPr>
        <w:t>100</w:t>
      </w:r>
      <w:r w:rsidRPr="000C6F06">
        <w:t>(3), 213–245. https://doi.org/10.1080/00130095.2024.2337657</w:t>
      </w:r>
    </w:p>
    <w:p w14:paraId="420A8FA2" w14:textId="77777777" w:rsidR="000C6F06" w:rsidRPr="000C6F06" w:rsidRDefault="000C6F06" w:rsidP="000C6F06">
      <w:pPr>
        <w:pStyle w:val="Bibliography"/>
      </w:pPr>
      <w:r w:rsidRPr="000C6F06">
        <w:t xml:space="preserve">Rodríguez-Pose, A., Lee, N., &amp; Lipp, C. (2021). Golfing with Trump. Social capital, decline, inequality, and the rise of populism in the US. </w:t>
      </w:r>
      <w:r w:rsidRPr="000C6F06">
        <w:rPr>
          <w:i/>
          <w:iCs/>
        </w:rPr>
        <w:t>Cambridge Journal of Regions, Economy and Society</w:t>
      </w:r>
      <w:r w:rsidRPr="000C6F06">
        <w:t xml:space="preserve">, </w:t>
      </w:r>
      <w:r w:rsidRPr="000C6F06">
        <w:rPr>
          <w:i/>
          <w:iCs/>
        </w:rPr>
        <w:t>14</w:t>
      </w:r>
      <w:r w:rsidRPr="000C6F06">
        <w:t>(3), 457–481. https://doi.org/10.1093/cjres/rsab026</w:t>
      </w:r>
    </w:p>
    <w:p w14:paraId="2A3516EA" w14:textId="77777777" w:rsidR="000C6F06" w:rsidRPr="000C6F06" w:rsidRDefault="000C6F06" w:rsidP="000C6F06">
      <w:pPr>
        <w:pStyle w:val="Bibliography"/>
      </w:pPr>
      <w:r w:rsidRPr="000C6F06">
        <w:t xml:space="preserve">Rupasingha, A., Goetz, S. J., &amp; Freshwater, D. (2006). The production of social capital in US counties. </w:t>
      </w:r>
      <w:r w:rsidRPr="000C6F06">
        <w:rPr>
          <w:i/>
          <w:iCs/>
        </w:rPr>
        <w:t>Essays on Behavioral Economics</w:t>
      </w:r>
      <w:r w:rsidRPr="000C6F06">
        <w:t xml:space="preserve">, </w:t>
      </w:r>
      <w:r w:rsidRPr="000C6F06">
        <w:rPr>
          <w:i/>
          <w:iCs/>
        </w:rPr>
        <w:t>35</w:t>
      </w:r>
      <w:r w:rsidRPr="000C6F06">
        <w:t>(1), 83–101. https://doi.org/10.1016/j.socec.2005.11.001</w:t>
      </w:r>
    </w:p>
    <w:p w14:paraId="51BCD969" w14:textId="77777777" w:rsidR="000C6F06" w:rsidRPr="000C6F06" w:rsidRDefault="000C6F06" w:rsidP="000C6F06">
      <w:pPr>
        <w:pStyle w:val="Bibliography"/>
      </w:pPr>
      <w:r w:rsidRPr="000C6F06">
        <w:lastRenderedPageBreak/>
        <w:t xml:space="preserve">Urso, G., Faggian, A., &amp; Palma, A. (2023). Discontent in the ‘peripheries’: An investigation of the rise of populism in Italy. </w:t>
      </w:r>
      <w:r w:rsidRPr="000C6F06">
        <w:rPr>
          <w:i/>
          <w:iCs/>
        </w:rPr>
        <w:t>Territory, Politics, Governance</w:t>
      </w:r>
      <w:r w:rsidRPr="000C6F06">
        <w:t xml:space="preserve">, </w:t>
      </w:r>
      <w:r w:rsidRPr="000C6F06">
        <w:rPr>
          <w:i/>
          <w:iCs/>
        </w:rPr>
        <w:t>11</w:t>
      </w:r>
      <w:r w:rsidRPr="000C6F06">
        <w:t>(5), 833–854. https://doi.org/10.1080/21622671.2023.2189438</w:t>
      </w:r>
    </w:p>
    <w:p w14:paraId="54ED7925" w14:textId="77777777" w:rsidR="000C6F06" w:rsidRPr="000C6F06" w:rsidRDefault="000C6F06" w:rsidP="000C6F06">
      <w:pPr>
        <w:pStyle w:val="Bibliography"/>
      </w:pPr>
      <w:r w:rsidRPr="000C6F06">
        <w:t xml:space="preserve">Wellman, B., Quan-Haase, A., Boase, J., Chen, W., Hampton, K., Díaz, I., &amp; Miyata, K. (2003). The Social Affordances of the Internet for Networked Individualism. </w:t>
      </w:r>
      <w:r w:rsidRPr="000C6F06">
        <w:rPr>
          <w:i/>
          <w:iCs/>
        </w:rPr>
        <w:t>Journal of Computer-Mediated Communication</w:t>
      </w:r>
      <w:r w:rsidRPr="000C6F06">
        <w:t xml:space="preserve">, </w:t>
      </w:r>
      <w:r w:rsidRPr="000C6F06">
        <w:rPr>
          <w:i/>
          <w:iCs/>
        </w:rPr>
        <w:t>8</w:t>
      </w:r>
      <w:r w:rsidRPr="000C6F06">
        <w:t>(3), 0–0. https://doi.org/10.1111/j.1083-6101.2003.tb00216.x</w:t>
      </w:r>
    </w:p>
    <w:p w14:paraId="354D5EC7" w14:textId="77777777" w:rsidR="000C6F06" w:rsidRPr="000C6F06" w:rsidRDefault="000C6F06" w:rsidP="000C6F06">
      <w:pPr>
        <w:pStyle w:val="Bibliography"/>
      </w:pPr>
      <w:r w:rsidRPr="000C6F06">
        <w:t xml:space="preserve">Wellman, B., Quan-Haase, A., Witte, J., &amp; Hampton, K. (2001). Does the Internet Increase, Decrease, or Supplement Social Capital?: Social Networks, Participation, and Community Commitment. </w:t>
      </w:r>
      <w:r w:rsidRPr="000C6F06">
        <w:rPr>
          <w:i/>
          <w:iCs/>
        </w:rPr>
        <w:t>American Behavioral Scientist</w:t>
      </w:r>
      <w:r w:rsidRPr="000C6F06">
        <w:t xml:space="preserve">, </w:t>
      </w:r>
      <w:r w:rsidRPr="000C6F06">
        <w:rPr>
          <w:i/>
          <w:iCs/>
        </w:rPr>
        <w:t>45</w:t>
      </w:r>
      <w:r w:rsidRPr="000C6F06">
        <w:t>(3), 436–455. https://doi.org/10.1177/00027640121957286</w:t>
      </w:r>
    </w:p>
    <w:p w14:paraId="7439C611" w14:textId="77777777" w:rsidR="000C6F06" w:rsidRPr="000C6F06" w:rsidRDefault="000C6F06" w:rsidP="000C6F06">
      <w:pPr>
        <w:pStyle w:val="Bibliography"/>
      </w:pPr>
      <w:r w:rsidRPr="000C6F06">
        <w:t xml:space="preserve">Ziblatt, D., Hilbig, H., &amp; Bischof, D. (2023). Wealth of Tongues: Why Peripheral Regions Vote for the Radical Right in Germany. </w:t>
      </w:r>
      <w:r w:rsidRPr="000C6F06">
        <w:rPr>
          <w:i/>
          <w:iCs/>
        </w:rPr>
        <w:t>American Political Science Review</w:t>
      </w:r>
      <w:r w:rsidRPr="000C6F06">
        <w:t>, 1–17. Cambridge Core. https://doi.org/10.1017/S0003055423000862</w:t>
      </w:r>
    </w:p>
    <w:p w14:paraId="4E973BC2" w14:textId="5D4CB2D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345D18F2" w:rsidR="003A628D" w:rsidRPr="00057254" w:rsidRDefault="00CB5796" w:rsidP="00BF5092">
      <w:pPr>
        <w:spacing w:before="240" w:line="480" w:lineRule="auto"/>
      </w:pPr>
      <w:r w:rsidRPr="00057254">
        <w:rPr>
          <w:b/>
          <w:bCs/>
        </w:rPr>
        <w:t>Appendix</w:t>
      </w:r>
      <w:r w:rsidR="003A628D" w:rsidRPr="00057254">
        <w:rPr>
          <w:b/>
          <w:bCs/>
        </w:rPr>
        <w:t xml:space="preserve"> 1</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339A800B" w:rsidR="003A628D" w:rsidRPr="00057254" w:rsidRDefault="003A628D" w:rsidP="008C30FA">
            <w:pPr>
              <w:rPr>
                <w:color w:val="000000"/>
                <w:sz w:val="22"/>
                <w:szCs w:val="22"/>
              </w:rPr>
            </w:pPr>
            <w:r w:rsidRPr="00057254">
              <w:rPr>
                <w:color w:val="000000"/>
                <w:sz w:val="22"/>
                <w:szCs w:val="22"/>
              </w:rPr>
              <w:t> </w:t>
            </w:r>
            <w:r w:rsidR="00A639EA" w:rsidRPr="00057254">
              <w:rPr>
                <w:color w:val="000000"/>
                <w:sz w:val="22"/>
                <w:szCs w:val="22"/>
              </w:rPr>
              <w:t>MAR_T_new</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67565300" w:rsidR="003A628D" w:rsidRPr="00544332" w:rsidRDefault="003A628D" w:rsidP="008C30FA">
            <w:pPr>
              <w:rPr>
                <w:color w:val="000000"/>
                <w:sz w:val="22"/>
                <w:szCs w:val="22"/>
                <w:lang w:val="it-IT"/>
              </w:rPr>
            </w:pPr>
            <w:r w:rsidRPr="00544332">
              <w:rPr>
                <w:color w:val="000000"/>
                <w:sz w:val="22"/>
                <w:szCs w:val="22"/>
                <w:lang w:val="it-IT"/>
              </w:rPr>
              <w:t>Income per capita (2016)</w:t>
            </w:r>
            <w:r w:rsidR="00A639EA" w:rsidRPr="00544332">
              <w:rPr>
                <w:color w:val="000000"/>
                <w:sz w:val="22"/>
                <w:szCs w:val="22"/>
                <w:lang w:val="it-IT"/>
              </w:rPr>
              <w:t xml:space="preserve"> - INC_PC_16</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17E2E930"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 GINI_16</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08D12C12"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 EMP_AVE_CGR80_19</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201CCDE2"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 SC5_PCM_14</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0F8F09E6"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 POP_DEN_16</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3F27C208"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 UNE_16</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49624371"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 EDU1_16</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3733EA02"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 R_BLACK_16</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54DCF9AD" w:rsidR="003A628D" w:rsidRPr="00057254" w:rsidRDefault="003A628D" w:rsidP="008C30FA">
            <w:pPr>
              <w:rPr>
                <w:color w:val="000000"/>
                <w:sz w:val="22"/>
                <w:szCs w:val="22"/>
              </w:rPr>
            </w:pPr>
            <w:r w:rsidRPr="00057254">
              <w:rPr>
                <w:color w:val="000000"/>
                <w:sz w:val="22"/>
                <w:szCs w:val="22"/>
              </w:rPr>
              <w:t>Sex ratio, males (2016)</w:t>
            </w:r>
            <w:r w:rsidR="00A639EA" w:rsidRPr="00057254">
              <w:rPr>
                <w:color w:val="000000"/>
                <w:sz w:val="22"/>
                <w:szCs w:val="22"/>
              </w:rPr>
              <w:t xml:space="preserve"> - SEX_RATIO</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27538A3"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 AGE_DEP_YOUNG</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5DCB7BC9" w:rsidR="003A628D" w:rsidRPr="00057254" w:rsidRDefault="003A628D" w:rsidP="008C30FA">
            <w:pPr>
              <w:rPr>
                <w:color w:val="000000"/>
                <w:sz w:val="22"/>
                <w:szCs w:val="22"/>
              </w:rPr>
            </w:pPr>
            <w:r w:rsidRPr="00057254">
              <w:rPr>
                <w:color w:val="000000"/>
                <w:sz w:val="22"/>
                <w:szCs w:val="22"/>
              </w:rPr>
              <w:t>Share Married (2016)</w:t>
            </w:r>
            <w:r w:rsidR="00A639EA" w:rsidRPr="00057254">
              <w:rPr>
                <w:color w:val="000000"/>
                <w:sz w:val="22"/>
                <w:szCs w:val="22"/>
              </w:rPr>
              <w:t xml:space="preserve"> - MARRIED</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276869C9" w:rsidR="00304DF6" w:rsidRPr="00057254" w:rsidRDefault="00304DF6" w:rsidP="00BF5092">
      <w:pPr>
        <w:spacing w:before="240" w:line="480" w:lineRule="auto"/>
      </w:pPr>
      <w:r w:rsidRPr="00057254">
        <w:rPr>
          <w:b/>
          <w:bCs/>
        </w:rPr>
        <w:lastRenderedPageBreak/>
        <w:t xml:space="preserve">Appendix </w:t>
      </w:r>
      <w:r w:rsidR="00052A98" w:rsidRPr="00057254">
        <w:rPr>
          <w:b/>
          <w:bCs/>
        </w:rPr>
        <w:t>2</w:t>
      </w:r>
      <w:r w:rsidRPr="00057254">
        <w:rPr>
          <w:b/>
          <w:bCs/>
        </w:rPr>
        <w:t xml:space="preserve"> </w:t>
      </w:r>
      <w:r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Pr="00057254" w:rsidRDefault="00461E9A"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Pr="00057254" w:rsidRDefault="00461E9A" w:rsidP="00437C28">
      <w:pPr>
        <w:spacing w:line="480" w:lineRule="auto"/>
        <w:rPr>
          <w:b/>
          <w:bCs/>
        </w:rPr>
      </w:pPr>
    </w:p>
    <w:p w14:paraId="4DA5BF31" w14:textId="77777777" w:rsidR="00461E9A" w:rsidRPr="00057254" w:rsidRDefault="00461E9A" w:rsidP="00437C28">
      <w:pPr>
        <w:spacing w:line="480" w:lineRule="auto"/>
        <w:rPr>
          <w:b/>
          <w:bCs/>
        </w:rPr>
      </w:pPr>
    </w:p>
    <w:sectPr w:rsidR="00461E9A" w:rsidRPr="00057254">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FE9F15" w14:textId="77777777" w:rsidR="00B648B7" w:rsidRDefault="00B648B7" w:rsidP="006E09AD">
      <w:r>
        <w:separator/>
      </w:r>
    </w:p>
  </w:endnote>
  <w:endnote w:type="continuationSeparator" w:id="0">
    <w:p w14:paraId="2C9E6640" w14:textId="77777777" w:rsidR="00B648B7" w:rsidRDefault="00B648B7" w:rsidP="006E09AD">
      <w:r>
        <w:continuationSeparator/>
      </w:r>
    </w:p>
  </w:endnote>
  <w:endnote w:type="continuationNotice" w:id="1">
    <w:p w14:paraId="56A73532" w14:textId="77777777" w:rsidR="00B648B7" w:rsidRDefault="00B648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8E7E64" w14:textId="77777777" w:rsidR="00B648B7" w:rsidRDefault="00B648B7" w:rsidP="006E09AD">
      <w:r>
        <w:separator/>
      </w:r>
    </w:p>
  </w:footnote>
  <w:footnote w:type="continuationSeparator" w:id="0">
    <w:p w14:paraId="65956FDD" w14:textId="77777777" w:rsidR="00B648B7" w:rsidRDefault="00B648B7" w:rsidP="006E09AD">
      <w:r>
        <w:continuationSeparator/>
      </w:r>
    </w:p>
  </w:footnote>
  <w:footnote w:type="continuationNotice" w:id="1">
    <w:p w14:paraId="38F201B7" w14:textId="77777777" w:rsidR="00B648B7" w:rsidRDefault="00B648B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8"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2"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5"/>
  </w:num>
  <w:num w:numId="2" w16cid:durableId="1647780264">
    <w:abstractNumId w:val="5"/>
  </w:num>
  <w:num w:numId="3" w16cid:durableId="564488724">
    <w:abstractNumId w:val="10"/>
  </w:num>
  <w:num w:numId="4" w16cid:durableId="746927874">
    <w:abstractNumId w:val="13"/>
  </w:num>
  <w:num w:numId="5" w16cid:durableId="1192887347">
    <w:abstractNumId w:val="14"/>
  </w:num>
  <w:num w:numId="6" w16cid:durableId="961351288">
    <w:abstractNumId w:val="3"/>
  </w:num>
  <w:num w:numId="7" w16cid:durableId="1387483827">
    <w:abstractNumId w:val="2"/>
  </w:num>
  <w:num w:numId="8" w16cid:durableId="699551846">
    <w:abstractNumId w:val="9"/>
  </w:num>
  <w:num w:numId="9" w16cid:durableId="1242105458">
    <w:abstractNumId w:val="1"/>
  </w:num>
  <w:num w:numId="10" w16cid:durableId="563489791">
    <w:abstractNumId w:val="7"/>
  </w:num>
  <w:num w:numId="11" w16cid:durableId="2065911243">
    <w:abstractNumId w:val="11"/>
  </w:num>
  <w:num w:numId="12" w16cid:durableId="511333082">
    <w:abstractNumId w:val="6"/>
  </w:num>
  <w:num w:numId="13" w16cid:durableId="1975207742">
    <w:abstractNumId w:val="12"/>
  </w:num>
  <w:num w:numId="14" w16cid:durableId="1626085139">
    <w:abstractNumId w:val="8"/>
  </w:num>
  <w:num w:numId="15" w16cid:durableId="1343125488">
    <w:abstractNumId w:val="4"/>
  </w:num>
  <w:num w:numId="16" w16cid:durableId="19485360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4684"/>
    <w:rsid w:val="00007660"/>
    <w:rsid w:val="00020E73"/>
    <w:rsid w:val="000305DE"/>
    <w:rsid w:val="00035337"/>
    <w:rsid w:val="0004068C"/>
    <w:rsid w:val="00046B93"/>
    <w:rsid w:val="00047FEB"/>
    <w:rsid w:val="00052A98"/>
    <w:rsid w:val="00054F0E"/>
    <w:rsid w:val="00057254"/>
    <w:rsid w:val="00057820"/>
    <w:rsid w:val="00057E67"/>
    <w:rsid w:val="0006340E"/>
    <w:rsid w:val="0006491A"/>
    <w:rsid w:val="00072935"/>
    <w:rsid w:val="000764D4"/>
    <w:rsid w:val="00077602"/>
    <w:rsid w:val="0009113C"/>
    <w:rsid w:val="00094865"/>
    <w:rsid w:val="000A53D1"/>
    <w:rsid w:val="000A67DE"/>
    <w:rsid w:val="000A72D3"/>
    <w:rsid w:val="000B7B99"/>
    <w:rsid w:val="000C5163"/>
    <w:rsid w:val="000C6F06"/>
    <w:rsid w:val="000C70F5"/>
    <w:rsid w:val="000D09B3"/>
    <w:rsid w:val="000D5714"/>
    <w:rsid w:val="000E1496"/>
    <w:rsid w:val="000E14EA"/>
    <w:rsid w:val="000E1A37"/>
    <w:rsid w:val="000F4394"/>
    <w:rsid w:val="000F607F"/>
    <w:rsid w:val="000F6511"/>
    <w:rsid w:val="000F7AA1"/>
    <w:rsid w:val="00106192"/>
    <w:rsid w:val="00106329"/>
    <w:rsid w:val="00113DEC"/>
    <w:rsid w:val="00120055"/>
    <w:rsid w:val="00120136"/>
    <w:rsid w:val="001210E9"/>
    <w:rsid w:val="001402EC"/>
    <w:rsid w:val="00143983"/>
    <w:rsid w:val="00146FB0"/>
    <w:rsid w:val="00151A87"/>
    <w:rsid w:val="00154E29"/>
    <w:rsid w:val="00156EC1"/>
    <w:rsid w:val="00172ED9"/>
    <w:rsid w:val="00185545"/>
    <w:rsid w:val="00186A6B"/>
    <w:rsid w:val="001974CE"/>
    <w:rsid w:val="001A1D88"/>
    <w:rsid w:val="001A2C1C"/>
    <w:rsid w:val="001A6433"/>
    <w:rsid w:val="001A7452"/>
    <w:rsid w:val="001B0051"/>
    <w:rsid w:val="001B6189"/>
    <w:rsid w:val="001B64FF"/>
    <w:rsid w:val="001C138F"/>
    <w:rsid w:val="001C1A02"/>
    <w:rsid w:val="001C2DF7"/>
    <w:rsid w:val="001C30F7"/>
    <w:rsid w:val="001C43AE"/>
    <w:rsid w:val="001C537E"/>
    <w:rsid w:val="001C6824"/>
    <w:rsid w:val="001D3683"/>
    <w:rsid w:val="001D5B87"/>
    <w:rsid w:val="001E5D9C"/>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7F5B"/>
    <w:rsid w:val="002711F1"/>
    <w:rsid w:val="002712D6"/>
    <w:rsid w:val="00275F48"/>
    <w:rsid w:val="00284A94"/>
    <w:rsid w:val="00285436"/>
    <w:rsid w:val="00287407"/>
    <w:rsid w:val="00294991"/>
    <w:rsid w:val="002A0B74"/>
    <w:rsid w:val="002A5DE2"/>
    <w:rsid w:val="002B0D2E"/>
    <w:rsid w:val="002C4C92"/>
    <w:rsid w:val="002D5BFB"/>
    <w:rsid w:val="002E0985"/>
    <w:rsid w:val="002F0075"/>
    <w:rsid w:val="002F6F17"/>
    <w:rsid w:val="00301580"/>
    <w:rsid w:val="00301771"/>
    <w:rsid w:val="00304DF6"/>
    <w:rsid w:val="0030746D"/>
    <w:rsid w:val="00314F73"/>
    <w:rsid w:val="00323F31"/>
    <w:rsid w:val="00324405"/>
    <w:rsid w:val="00326CEC"/>
    <w:rsid w:val="003275F5"/>
    <w:rsid w:val="00327B02"/>
    <w:rsid w:val="00334FE2"/>
    <w:rsid w:val="00373C90"/>
    <w:rsid w:val="003A01AC"/>
    <w:rsid w:val="003A2550"/>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61E9A"/>
    <w:rsid w:val="004658E8"/>
    <w:rsid w:val="004866A1"/>
    <w:rsid w:val="004965F5"/>
    <w:rsid w:val="004A2EE8"/>
    <w:rsid w:val="004A37E5"/>
    <w:rsid w:val="004A4177"/>
    <w:rsid w:val="004A4536"/>
    <w:rsid w:val="004A7914"/>
    <w:rsid w:val="004B19CF"/>
    <w:rsid w:val="004B5CD5"/>
    <w:rsid w:val="004D1598"/>
    <w:rsid w:val="004D1952"/>
    <w:rsid w:val="004D2377"/>
    <w:rsid w:val="004E36F1"/>
    <w:rsid w:val="004E6725"/>
    <w:rsid w:val="004F00AA"/>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72CF"/>
    <w:rsid w:val="00662C5C"/>
    <w:rsid w:val="00663EAD"/>
    <w:rsid w:val="00670674"/>
    <w:rsid w:val="0067764F"/>
    <w:rsid w:val="0069399C"/>
    <w:rsid w:val="0069515D"/>
    <w:rsid w:val="006953A3"/>
    <w:rsid w:val="006A5CD3"/>
    <w:rsid w:val="006A7B52"/>
    <w:rsid w:val="006B0510"/>
    <w:rsid w:val="006B3894"/>
    <w:rsid w:val="006B7018"/>
    <w:rsid w:val="006C3046"/>
    <w:rsid w:val="006C4625"/>
    <w:rsid w:val="006C5F9C"/>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564F8"/>
    <w:rsid w:val="007618B3"/>
    <w:rsid w:val="00771F05"/>
    <w:rsid w:val="007724E8"/>
    <w:rsid w:val="0077464D"/>
    <w:rsid w:val="007A6E82"/>
    <w:rsid w:val="007C172F"/>
    <w:rsid w:val="007C4473"/>
    <w:rsid w:val="007D4797"/>
    <w:rsid w:val="007F1960"/>
    <w:rsid w:val="007F32EF"/>
    <w:rsid w:val="007F7FCB"/>
    <w:rsid w:val="008018BB"/>
    <w:rsid w:val="0081475F"/>
    <w:rsid w:val="00820720"/>
    <w:rsid w:val="00821092"/>
    <w:rsid w:val="0082173F"/>
    <w:rsid w:val="008228B7"/>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C30FA"/>
    <w:rsid w:val="008C79CB"/>
    <w:rsid w:val="008D1510"/>
    <w:rsid w:val="008D3B87"/>
    <w:rsid w:val="008E0886"/>
    <w:rsid w:val="008F45B6"/>
    <w:rsid w:val="009023A3"/>
    <w:rsid w:val="00906B0D"/>
    <w:rsid w:val="00912227"/>
    <w:rsid w:val="00926287"/>
    <w:rsid w:val="009323DD"/>
    <w:rsid w:val="009324D1"/>
    <w:rsid w:val="00941C06"/>
    <w:rsid w:val="00952FB5"/>
    <w:rsid w:val="0095321B"/>
    <w:rsid w:val="00953E65"/>
    <w:rsid w:val="00963FE6"/>
    <w:rsid w:val="00975360"/>
    <w:rsid w:val="0097694E"/>
    <w:rsid w:val="009804C2"/>
    <w:rsid w:val="009939CC"/>
    <w:rsid w:val="009957B0"/>
    <w:rsid w:val="009A69C6"/>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53FF"/>
    <w:rsid w:val="00A3528D"/>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11BA8"/>
    <w:rsid w:val="00B16638"/>
    <w:rsid w:val="00B170C5"/>
    <w:rsid w:val="00B2598F"/>
    <w:rsid w:val="00B372C4"/>
    <w:rsid w:val="00B40A04"/>
    <w:rsid w:val="00B51115"/>
    <w:rsid w:val="00B612C7"/>
    <w:rsid w:val="00B63131"/>
    <w:rsid w:val="00B648B7"/>
    <w:rsid w:val="00B74273"/>
    <w:rsid w:val="00B77C63"/>
    <w:rsid w:val="00B96F57"/>
    <w:rsid w:val="00BA0A48"/>
    <w:rsid w:val="00BA3D35"/>
    <w:rsid w:val="00BA52E5"/>
    <w:rsid w:val="00BB6402"/>
    <w:rsid w:val="00BE38AF"/>
    <w:rsid w:val="00BF5092"/>
    <w:rsid w:val="00BF6090"/>
    <w:rsid w:val="00C0291D"/>
    <w:rsid w:val="00C05F01"/>
    <w:rsid w:val="00C126A8"/>
    <w:rsid w:val="00C2055A"/>
    <w:rsid w:val="00C2457E"/>
    <w:rsid w:val="00C258E4"/>
    <w:rsid w:val="00C27321"/>
    <w:rsid w:val="00C400FE"/>
    <w:rsid w:val="00C45779"/>
    <w:rsid w:val="00C518FF"/>
    <w:rsid w:val="00C6150A"/>
    <w:rsid w:val="00C65F65"/>
    <w:rsid w:val="00C737E2"/>
    <w:rsid w:val="00C804C1"/>
    <w:rsid w:val="00C80903"/>
    <w:rsid w:val="00C821FB"/>
    <w:rsid w:val="00C845C1"/>
    <w:rsid w:val="00C85CBC"/>
    <w:rsid w:val="00C86EE3"/>
    <w:rsid w:val="00C86EE4"/>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F376D"/>
    <w:rsid w:val="00E06FBF"/>
    <w:rsid w:val="00E0778D"/>
    <w:rsid w:val="00E25896"/>
    <w:rsid w:val="00E40FB3"/>
    <w:rsid w:val="00E6071B"/>
    <w:rsid w:val="00E63FC3"/>
    <w:rsid w:val="00E65218"/>
    <w:rsid w:val="00E65D53"/>
    <w:rsid w:val="00E74B5B"/>
    <w:rsid w:val="00E81A5B"/>
    <w:rsid w:val="00E91352"/>
    <w:rsid w:val="00E93304"/>
    <w:rsid w:val="00E97FC3"/>
    <w:rsid w:val="00EA183C"/>
    <w:rsid w:val="00EA27F5"/>
    <w:rsid w:val="00EB4CA2"/>
    <w:rsid w:val="00EB5D6F"/>
    <w:rsid w:val="00EC03CB"/>
    <w:rsid w:val="00EC4599"/>
    <w:rsid w:val="00F021AD"/>
    <w:rsid w:val="00F0715E"/>
    <w:rsid w:val="00F22145"/>
    <w:rsid w:val="00F410EB"/>
    <w:rsid w:val="00F41334"/>
    <w:rsid w:val="00F428CA"/>
    <w:rsid w:val="00F51FA8"/>
    <w:rsid w:val="00F63ECD"/>
    <w:rsid w:val="00F66D63"/>
    <w:rsid w:val="00F8598B"/>
    <w:rsid w:val="00F85F78"/>
    <w:rsid w:val="00F8755E"/>
    <w:rsid w:val="00F9013D"/>
    <w:rsid w:val="00FA62C8"/>
    <w:rsid w:val="00FB0B1E"/>
    <w:rsid w:val="00FC2EF9"/>
    <w:rsid w:val="00FC5E09"/>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6458</Words>
  <Characters>150814</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4-10-07T13:03:00Z</dcterms:created>
  <dcterms:modified xsi:type="dcterms:W3CDTF">2024-10-07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cz8DRkd"/&gt;&lt;style id="http://www.zotero.org/styles/apa" locale="en-GB" hasBibliography="1" bibliographyStyleHasBeenSet="1"/&gt;&lt;prefs&gt;&lt;pref name="fieldType" value="Field"/&gt;&lt;/prefs&gt;&lt;/data&gt;</vt:lpwstr>
  </property>
</Properties>
</file>